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425A5" w14:textId="231F6B0A" w:rsidR="00006A06" w:rsidRPr="00223B61" w:rsidRDefault="0060110C" w:rsidP="00223B61">
      <w:pPr>
        <w:spacing w:after="0" w:line="240" w:lineRule="auto"/>
        <w:jc w:val="center"/>
        <w:rPr>
          <w:rFonts w:ascii="Century Gothic" w:hAnsi="Century Gothic" w:cs="Times New Roman"/>
          <w:sz w:val="28"/>
          <w:szCs w:val="28"/>
          <w:lang w:val="id-ID"/>
        </w:rPr>
      </w:pPr>
      <w:r w:rsidRPr="00223B61">
        <w:rPr>
          <w:rFonts w:ascii="Century Gothic" w:hAnsi="Century Gothic" w:cs="Times New Roman"/>
          <w:sz w:val="28"/>
          <w:szCs w:val="28"/>
          <w:lang w:val="id-ID"/>
        </w:rPr>
        <w:t>UPAYA MENGEMBALIKAN TRADISI BUDAYA MULUNG</w:t>
      </w:r>
      <w:r w:rsidR="00B4769D" w:rsidRPr="00223B61">
        <w:rPr>
          <w:rFonts w:ascii="Century Gothic" w:hAnsi="Century Gothic" w:cs="Times New Roman"/>
          <w:sz w:val="28"/>
          <w:szCs w:val="28"/>
          <w:lang w:val="id-ID"/>
        </w:rPr>
        <w:t xml:space="preserve"> MASYARAKAT </w:t>
      </w:r>
      <w:r w:rsidR="0092314F" w:rsidRPr="00223B61">
        <w:rPr>
          <w:rFonts w:ascii="Century Gothic" w:hAnsi="Century Gothic" w:cs="Times New Roman"/>
          <w:sz w:val="28"/>
          <w:szCs w:val="28"/>
          <w:lang w:val="id-ID"/>
        </w:rPr>
        <w:t>ADAT BARANUSA</w:t>
      </w:r>
      <w:r w:rsidRPr="00223B61">
        <w:rPr>
          <w:rFonts w:ascii="Century Gothic" w:hAnsi="Century Gothic" w:cs="Times New Roman"/>
          <w:sz w:val="28"/>
          <w:szCs w:val="28"/>
          <w:lang w:val="id-ID"/>
        </w:rPr>
        <w:t>, (MELAKUKAN KONSERVASI PERAIRAN SECARA ADATIA) MENUJU PENGELOLAAN SUMBERDAYA PERAIRAN BERWAWASAN LINGKUNGAN.</w:t>
      </w:r>
    </w:p>
    <w:p w14:paraId="364D128D" w14:textId="753C5D4F" w:rsidR="0060110C" w:rsidRDefault="0060110C" w:rsidP="00A821A3">
      <w:pPr>
        <w:spacing w:after="0" w:line="360" w:lineRule="auto"/>
        <w:jc w:val="both"/>
        <w:rPr>
          <w:rFonts w:ascii="Times New Roman" w:hAnsi="Times New Roman" w:cs="Times New Roman"/>
          <w:sz w:val="24"/>
          <w:szCs w:val="24"/>
          <w:lang w:val="id-ID"/>
        </w:rPr>
      </w:pPr>
    </w:p>
    <w:p w14:paraId="27D497E3" w14:textId="143B672F" w:rsidR="004262A4" w:rsidRPr="00223B61" w:rsidRDefault="004262A4" w:rsidP="00223B61">
      <w:pPr>
        <w:spacing w:after="0" w:line="240" w:lineRule="auto"/>
        <w:jc w:val="center"/>
        <w:rPr>
          <w:rFonts w:ascii="Century Gothic" w:hAnsi="Century Gothic" w:cs="Times New Roman"/>
          <w:lang w:val="id-ID"/>
        </w:rPr>
      </w:pPr>
      <w:r w:rsidRPr="00223B61">
        <w:rPr>
          <w:rFonts w:ascii="Century Gothic" w:hAnsi="Century Gothic" w:cs="Times New Roman"/>
          <w:lang w:val="id-ID"/>
        </w:rPr>
        <w:t>Paulus Edison Plaimo</w:t>
      </w:r>
      <w:r w:rsidRPr="00223B61">
        <w:rPr>
          <w:rFonts w:ascii="Century Gothic" w:hAnsi="Century Gothic" w:cs="Times New Roman"/>
          <w:vertAlign w:val="superscript"/>
          <w:lang w:val="id-ID"/>
        </w:rPr>
        <w:t>1</w:t>
      </w:r>
      <w:r w:rsidRPr="00223B61">
        <w:rPr>
          <w:rFonts w:ascii="Century Gothic" w:hAnsi="Century Gothic" w:cs="Times New Roman"/>
          <w:lang w:val="id-ID"/>
        </w:rPr>
        <w:t>, Imanuel Lama Wabang</w:t>
      </w:r>
      <w:r w:rsidRPr="00223B61">
        <w:rPr>
          <w:rFonts w:ascii="Century Gothic" w:hAnsi="Century Gothic" w:cs="Times New Roman"/>
          <w:vertAlign w:val="superscript"/>
          <w:lang w:val="id-ID"/>
        </w:rPr>
        <w:t>2</w:t>
      </w:r>
      <w:r w:rsidRPr="00223B61">
        <w:rPr>
          <w:rFonts w:ascii="Century Gothic" w:hAnsi="Century Gothic" w:cs="Times New Roman"/>
          <w:lang w:val="id-ID"/>
        </w:rPr>
        <w:t>, Isak Feridikson Alelang</w:t>
      </w:r>
      <w:r w:rsidRPr="00223B61">
        <w:rPr>
          <w:rFonts w:ascii="Century Gothic" w:hAnsi="Century Gothic" w:cs="Times New Roman"/>
          <w:vertAlign w:val="superscript"/>
          <w:lang w:val="id-ID"/>
        </w:rPr>
        <w:t>3</w:t>
      </w:r>
      <w:r w:rsidRPr="00223B61">
        <w:rPr>
          <w:rFonts w:ascii="Century Gothic" w:hAnsi="Century Gothic" w:cs="Times New Roman"/>
          <w:lang w:val="id-ID"/>
        </w:rPr>
        <w:t>.</w:t>
      </w:r>
    </w:p>
    <w:p w14:paraId="45F23670" w14:textId="7B2633C3" w:rsidR="004262A4" w:rsidRPr="00223B61" w:rsidRDefault="004262A4" w:rsidP="00223B61">
      <w:pPr>
        <w:spacing w:after="0" w:line="240" w:lineRule="auto"/>
        <w:jc w:val="center"/>
        <w:rPr>
          <w:rFonts w:ascii="Century Gothic" w:hAnsi="Century Gothic" w:cs="Times New Roman"/>
          <w:sz w:val="18"/>
          <w:szCs w:val="18"/>
          <w:lang w:val="id-ID"/>
        </w:rPr>
      </w:pPr>
      <w:r w:rsidRPr="00223B61">
        <w:rPr>
          <w:rFonts w:ascii="Century Gothic" w:hAnsi="Century Gothic" w:cs="Times New Roman"/>
          <w:sz w:val="18"/>
          <w:szCs w:val="18"/>
          <w:vertAlign w:val="superscript"/>
          <w:lang w:val="id-ID"/>
        </w:rPr>
        <w:t>1,2</w:t>
      </w:r>
      <w:r w:rsidRPr="00223B61">
        <w:rPr>
          <w:rFonts w:ascii="Century Gothic" w:hAnsi="Century Gothic" w:cs="Times New Roman"/>
          <w:sz w:val="18"/>
          <w:szCs w:val="18"/>
          <w:lang w:val="id-ID"/>
        </w:rPr>
        <w:t>Perikanan, Universitas Tribuana Kalabahi</w:t>
      </w:r>
      <w:r w:rsidR="00223B61" w:rsidRPr="00223B61">
        <w:rPr>
          <w:rFonts w:ascii="Century Gothic" w:hAnsi="Century Gothic" w:cs="Times New Roman"/>
          <w:sz w:val="18"/>
          <w:szCs w:val="18"/>
          <w:lang w:val="id-ID"/>
        </w:rPr>
        <w:t xml:space="preserve">, </w:t>
      </w:r>
    </w:p>
    <w:p w14:paraId="1758FD01" w14:textId="599FF8F9" w:rsidR="00223B61" w:rsidRPr="00223B61" w:rsidRDefault="004262A4" w:rsidP="00223B61">
      <w:pPr>
        <w:spacing w:after="0" w:line="240" w:lineRule="auto"/>
        <w:jc w:val="center"/>
        <w:rPr>
          <w:rFonts w:ascii="Century Gothic" w:hAnsi="Century Gothic" w:cs="Times New Roman"/>
          <w:sz w:val="18"/>
          <w:szCs w:val="18"/>
          <w:lang w:val="id-ID"/>
        </w:rPr>
      </w:pPr>
      <w:r w:rsidRPr="00223B61">
        <w:rPr>
          <w:rFonts w:ascii="Century Gothic" w:hAnsi="Century Gothic" w:cs="Times New Roman"/>
          <w:sz w:val="18"/>
          <w:szCs w:val="18"/>
          <w:vertAlign w:val="superscript"/>
          <w:lang w:val="id-ID"/>
        </w:rPr>
        <w:t>3</w:t>
      </w:r>
      <w:r w:rsidRPr="00223B61">
        <w:rPr>
          <w:rFonts w:ascii="Century Gothic" w:hAnsi="Century Gothic" w:cs="Times New Roman"/>
          <w:sz w:val="18"/>
          <w:szCs w:val="18"/>
          <w:lang w:val="id-ID"/>
        </w:rPr>
        <w:t>Teknologi Hasil Pertanian, Universitas Tribuana Kalabahi</w:t>
      </w:r>
    </w:p>
    <w:p w14:paraId="39FE1138" w14:textId="747FC6C4" w:rsidR="0086179A" w:rsidRPr="0086179A" w:rsidRDefault="0086179A" w:rsidP="0086179A">
      <w:pPr>
        <w:spacing w:after="0" w:line="240" w:lineRule="auto"/>
        <w:jc w:val="center"/>
        <w:rPr>
          <w:rFonts w:ascii="Century Gothic" w:hAnsi="Century Gothic" w:cs="Times New Roman"/>
          <w:sz w:val="18"/>
          <w:szCs w:val="18"/>
          <w:lang w:val="id-ID"/>
        </w:rPr>
      </w:pPr>
      <w:r w:rsidRPr="0086179A">
        <w:rPr>
          <w:rFonts w:ascii="Century Gothic" w:hAnsi="Century Gothic" w:cs="Times New Roman"/>
          <w:sz w:val="18"/>
          <w:szCs w:val="18"/>
          <w:vertAlign w:val="superscript"/>
          <w:lang w:val="id-ID"/>
        </w:rPr>
        <w:t>1</w:t>
      </w:r>
      <w:hyperlink r:id="rId8" w:history="1">
        <w:r w:rsidRPr="0086179A">
          <w:rPr>
            <w:rStyle w:val="Hyperlink"/>
            <w:rFonts w:ascii="Century Gothic" w:hAnsi="Century Gothic" w:cs="Times New Roman"/>
            <w:color w:val="auto"/>
            <w:sz w:val="18"/>
            <w:szCs w:val="18"/>
            <w:u w:val="none"/>
            <w:lang w:val="id-ID"/>
          </w:rPr>
          <w:t>ediplaimo@untribkalabahi.ac.id</w:t>
        </w:r>
      </w:hyperlink>
      <w:r w:rsidRPr="0086179A">
        <w:rPr>
          <w:rFonts w:ascii="Century Gothic" w:hAnsi="Century Gothic" w:cs="Times New Roman"/>
          <w:sz w:val="18"/>
          <w:szCs w:val="18"/>
          <w:lang w:val="id-ID"/>
        </w:rPr>
        <w:t xml:space="preserve">, </w:t>
      </w:r>
      <w:r w:rsidRPr="0086179A">
        <w:rPr>
          <w:rFonts w:ascii="Century Gothic" w:hAnsi="Century Gothic" w:cs="Times New Roman"/>
          <w:sz w:val="18"/>
          <w:szCs w:val="18"/>
          <w:vertAlign w:val="superscript"/>
          <w:lang w:val="id-ID"/>
        </w:rPr>
        <w:t>2</w:t>
      </w:r>
      <w:hyperlink r:id="rId9" w:history="1">
        <w:r w:rsidRPr="0086179A">
          <w:rPr>
            <w:rStyle w:val="Hyperlink"/>
            <w:rFonts w:ascii="Century Gothic" w:hAnsi="Century Gothic" w:cs="Times New Roman"/>
            <w:color w:val="auto"/>
            <w:sz w:val="18"/>
            <w:szCs w:val="18"/>
            <w:u w:val="none"/>
            <w:lang w:val="id-ID"/>
          </w:rPr>
          <w:t>imanuelwabang@untribkalabahi.ac.id</w:t>
        </w:r>
      </w:hyperlink>
      <w:r w:rsidRPr="0086179A">
        <w:rPr>
          <w:rFonts w:ascii="Century Gothic" w:hAnsi="Century Gothic" w:cs="Times New Roman"/>
          <w:sz w:val="18"/>
          <w:szCs w:val="18"/>
          <w:lang w:val="id-ID"/>
        </w:rPr>
        <w:t>,</w:t>
      </w:r>
      <w:r w:rsidRPr="0086179A">
        <w:rPr>
          <w:rFonts w:ascii="Century Gothic" w:hAnsi="Century Gothic" w:cs="Times New Roman"/>
          <w:sz w:val="18"/>
          <w:szCs w:val="18"/>
          <w:vertAlign w:val="superscript"/>
          <w:lang w:val="id-ID"/>
        </w:rPr>
        <w:t xml:space="preserve"> </w:t>
      </w:r>
      <w:r w:rsidRPr="0086179A">
        <w:rPr>
          <w:rFonts w:ascii="Century Gothic" w:hAnsi="Century Gothic" w:cs="Times New Roman"/>
          <w:sz w:val="18"/>
          <w:szCs w:val="18"/>
          <w:vertAlign w:val="superscript"/>
          <w:lang w:val="id-ID"/>
        </w:rPr>
        <w:t>3</w:t>
      </w:r>
      <w:r w:rsidRPr="0086179A">
        <w:rPr>
          <w:rFonts w:ascii="Century Gothic" w:hAnsi="Century Gothic" w:cs="Times New Roman"/>
          <w:sz w:val="18"/>
          <w:szCs w:val="18"/>
          <w:lang w:val="id-ID"/>
        </w:rPr>
        <w:t>isakalelang@untribkalabahi.ac.id</w:t>
      </w:r>
    </w:p>
    <w:p w14:paraId="039CAAFE" w14:textId="62E753CE" w:rsidR="0086179A" w:rsidRPr="00223B61" w:rsidRDefault="0086179A" w:rsidP="0086179A">
      <w:pPr>
        <w:spacing w:after="0" w:line="240" w:lineRule="auto"/>
        <w:jc w:val="center"/>
        <w:rPr>
          <w:rFonts w:ascii="Century Gothic" w:hAnsi="Century Gothic" w:cs="Times New Roman"/>
          <w:sz w:val="18"/>
          <w:szCs w:val="18"/>
          <w:lang w:val="id-ID"/>
        </w:rPr>
      </w:pPr>
    </w:p>
    <w:p w14:paraId="0F6C5A9E" w14:textId="4BEEC756" w:rsidR="004262A4" w:rsidRDefault="004262A4" w:rsidP="004262A4">
      <w:pPr>
        <w:spacing w:after="0" w:line="240" w:lineRule="auto"/>
        <w:jc w:val="center"/>
        <w:rPr>
          <w:rFonts w:ascii="Times New Roman" w:hAnsi="Times New Roman" w:cs="Times New Roman"/>
          <w:sz w:val="24"/>
          <w:szCs w:val="24"/>
          <w:lang w:val="id-ID"/>
        </w:rPr>
      </w:pPr>
    </w:p>
    <w:p w14:paraId="54DC6099" w14:textId="673A7F70" w:rsidR="00050FEF" w:rsidRPr="00F64A04" w:rsidRDefault="00050FEF" w:rsidP="00F64A04">
      <w:pPr>
        <w:spacing w:after="0" w:line="240" w:lineRule="auto"/>
        <w:jc w:val="center"/>
        <w:rPr>
          <w:rFonts w:ascii="Century" w:hAnsi="Century" w:cs="Times New Roman"/>
          <w:sz w:val="20"/>
          <w:szCs w:val="20"/>
          <w:lang w:val="id-ID"/>
        </w:rPr>
      </w:pPr>
      <w:r w:rsidRPr="00F64A04">
        <w:rPr>
          <w:rFonts w:ascii="Century" w:hAnsi="Century" w:cs="Times New Roman"/>
          <w:sz w:val="20"/>
          <w:szCs w:val="20"/>
          <w:lang w:val="id-ID"/>
        </w:rPr>
        <w:t>ABSTRAK</w:t>
      </w:r>
    </w:p>
    <w:p w14:paraId="4A37D7BC" w14:textId="77777777" w:rsidR="0086179A" w:rsidRPr="00F64A04" w:rsidRDefault="0086179A" w:rsidP="00F64A04">
      <w:pPr>
        <w:spacing w:after="0" w:line="240" w:lineRule="auto"/>
        <w:jc w:val="center"/>
        <w:rPr>
          <w:rFonts w:ascii="Century" w:hAnsi="Century" w:cs="Times New Roman"/>
          <w:sz w:val="20"/>
          <w:szCs w:val="20"/>
          <w:lang w:val="id-ID"/>
        </w:rPr>
      </w:pPr>
    </w:p>
    <w:p w14:paraId="3E36C1BF" w14:textId="75E73738" w:rsidR="00050FEF" w:rsidRPr="00F64A04" w:rsidRDefault="008841D4" w:rsidP="00F64A04">
      <w:pPr>
        <w:spacing w:after="0" w:line="240" w:lineRule="auto"/>
        <w:jc w:val="both"/>
        <w:rPr>
          <w:rFonts w:ascii="Century" w:hAnsi="Century" w:cs="Times New Roman"/>
          <w:sz w:val="20"/>
          <w:szCs w:val="20"/>
          <w:shd w:val="clear" w:color="auto" w:fill="FFFFFF"/>
          <w:lang w:val="id-ID"/>
        </w:rPr>
      </w:pPr>
      <w:r w:rsidRPr="00F64A04">
        <w:rPr>
          <w:rFonts w:ascii="Century" w:hAnsi="Century" w:cs="Times New Roman"/>
          <w:sz w:val="20"/>
          <w:szCs w:val="20"/>
          <w:shd w:val="clear" w:color="auto" w:fill="FFFFFF"/>
          <w:lang w:val="id-ID"/>
        </w:rPr>
        <w:t xml:space="preserve">Abstrak: Melalui kegiatan pengabdian </w:t>
      </w:r>
      <w:r w:rsidR="00050FEF" w:rsidRPr="00F64A04">
        <w:rPr>
          <w:rFonts w:ascii="Century" w:hAnsi="Century" w:cs="Times New Roman"/>
          <w:sz w:val="20"/>
          <w:szCs w:val="20"/>
          <w:shd w:val="clear" w:color="auto" w:fill="FFFFFF"/>
          <w:lang w:val="id-ID"/>
        </w:rPr>
        <w:t xml:space="preserve">kepada </w:t>
      </w:r>
      <w:r w:rsidRPr="00F64A04">
        <w:rPr>
          <w:rFonts w:ascii="Century" w:hAnsi="Century" w:cs="Times New Roman"/>
          <w:sz w:val="20"/>
          <w:szCs w:val="20"/>
          <w:shd w:val="clear" w:color="auto" w:fill="FFFFFF"/>
          <w:lang w:val="id-ID"/>
        </w:rPr>
        <w:t>masyarakat</w:t>
      </w:r>
      <w:r w:rsidR="00050FEF" w:rsidRPr="00F64A04">
        <w:rPr>
          <w:rFonts w:ascii="Century" w:hAnsi="Century" w:cs="Times New Roman"/>
          <w:sz w:val="20"/>
          <w:szCs w:val="20"/>
          <w:shd w:val="clear" w:color="auto" w:fill="FFFFFF"/>
          <w:lang w:val="id-ID"/>
        </w:rPr>
        <w:t xml:space="preserve">, kami berupaya melakukan penyuluhan atau sosialisasi terhadap masyarakat </w:t>
      </w:r>
      <w:r w:rsidR="0086179A" w:rsidRPr="00F64A04">
        <w:rPr>
          <w:rFonts w:ascii="Century" w:hAnsi="Century" w:cs="Times New Roman"/>
          <w:sz w:val="20"/>
          <w:szCs w:val="20"/>
          <w:shd w:val="clear" w:color="auto" w:fill="FFFFFF"/>
          <w:lang w:val="id-ID"/>
        </w:rPr>
        <w:t xml:space="preserve">nelayan yang berdomisili di </w:t>
      </w:r>
      <w:r w:rsidR="00050FEF" w:rsidRPr="00F64A04">
        <w:rPr>
          <w:rFonts w:ascii="Century" w:hAnsi="Century" w:cs="Times New Roman"/>
          <w:sz w:val="20"/>
          <w:szCs w:val="20"/>
          <w:shd w:val="clear" w:color="auto" w:fill="FFFFFF"/>
          <w:lang w:val="id-ID"/>
        </w:rPr>
        <w:t xml:space="preserve">pesisir Baranusa tentang manfaat pemberlakuan tradisi budaya </w:t>
      </w:r>
      <w:r w:rsidR="00050FEF" w:rsidRPr="00F64A04">
        <w:rPr>
          <w:rFonts w:ascii="Century" w:hAnsi="Century" w:cs="Times New Roman"/>
          <w:i/>
          <w:iCs/>
          <w:sz w:val="20"/>
          <w:szCs w:val="20"/>
          <w:shd w:val="clear" w:color="auto" w:fill="FFFFFF"/>
          <w:lang w:val="id-ID"/>
        </w:rPr>
        <w:t>Mulung</w:t>
      </w:r>
      <w:r w:rsidRPr="00F64A04">
        <w:rPr>
          <w:rFonts w:ascii="Century" w:hAnsi="Century" w:cs="Times New Roman"/>
          <w:sz w:val="20"/>
          <w:szCs w:val="20"/>
          <w:shd w:val="clear" w:color="auto" w:fill="FFFFFF"/>
          <w:lang w:val="id-ID"/>
        </w:rPr>
        <w:t xml:space="preserve">. </w:t>
      </w:r>
      <w:r w:rsidRPr="00F64A04">
        <w:rPr>
          <w:rFonts w:ascii="Century" w:hAnsi="Century" w:cs="Times New Roman"/>
          <w:i/>
          <w:iCs/>
          <w:sz w:val="20"/>
          <w:szCs w:val="20"/>
          <w:shd w:val="clear" w:color="auto" w:fill="FFFFFF"/>
          <w:lang w:val="id-ID"/>
        </w:rPr>
        <w:t>Mulung</w:t>
      </w:r>
      <w:r w:rsidRPr="00F64A04">
        <w:rPr>
          <w:rFonts w:ascii="Century" w:hAnsi="Century" w:cs="Times New Roman"/>
          <w:sz w:val="20"/>
          <w:szCs w:val="20"/>
          <w:shd w:val="clear" w:color="auto" w:fill="FFFFFF"/>
          <w:lang w:val="id-ID"/>
        </w:rPr>
        <w:t xml:space="preserve"> sendiri adalah sebuah budaya yang telah dititiskan oleh oleh leluhur baranusa yang memilki fungsi secara ekologi sebab melakukan konservasi habitat sumberdaya perairan yang berdampak pada peningkatan produktivitas perairan dan mendorong nilai ekonomi nelayan dan pedagang ikan. Akan tetapi tradisi budaya ditinggalkan sehingga pendapatan nelayan mengalamai penyusutan oleh sebab kerusakan habitat kawasan peraiaran akibatnya ketersedian sumberdaya perairan</w:t>
      </w:r>
      <w:r w:rsidR="00944BA6" w:rsidRPr="00F64A04">
        <w:rPr>
          <w:rFonts w:ascii="Century" w:hAnsi="Century" w:cs="Times New Roman"/>
          <w:sz w:val="20"/>
          <w:szCs w:val="20"/>
          <w:shd w:val="clear" w:color="auto" w:fill="FFFFFF"/>
          <w:lang w:val="id-ID"/>
        </w:rPr>
        <w:t xml:space="preserve"> </w:t>
      </w:r>
      <w:r w:rsidRPr="00F64A04">
        <w:rPr>
          <w:rFonts w:ascii="Century" w:hAnsi="Century" w:cs="Times New Roman"/>
          <w:sz w:val="20"/>
          <w:szCs w:val="20"/>
          <w:shd w:val="clear" w:color="auto" w:fill="FFFFFF"/>
          <w:lang w:val="id-ID"/>
        </w:rPr>
        <w:t xml:space="preserve">semakin berkurang. </w:t>
      </w:r>
      <w:r w:rsidR="00944BA6" w:rsidRPr="00F64A04">
        <w:rPr>
          <w:rFonts w:ascii="Century" w:hAnsi="Century" w:cs="Times New Roman"/>
          <w:sz w:val="20"/>
          <w:szCs w:val="20"/>
          <w:shd w:val="clear" w:color="auto" w:fill="FFFFFF"/>
          <w:lang w:val="id-ID"/>
        </w:rPr>
        <w:t xml:space="preserve">Metode pelaksanaan kegiatan ini meliputi tiga tahapan antara lain tahapan persiapan adalah melakukan observasi, berkoordinasi dan penyiapan bahan dan alat yang dibutuhkan disaat pelaksanaan kegiatan, tahapan pelaksanaan adalah melakukan kegiatan sosialisasi atau penyuluhan mengenai aspek kebermanfaatan tradisi budaya </w:t>
      </w:r>
      <w:r w:rsidR="00944BA6" w:rsidRPr="00F64A04">
        <w:rPr>
          <w:rFonts w:ascii="Century" w:hAnsi="Century" w:cs="Times New Roman"/>
          <w:i/>
          <w:iCs/>
          <w:sz w:val="20"/>
          <w:szCs w:val="20"/>
          <w:shd w:val="clear" w:color="auto" w:fill="FFFFFF"/>
          <w:lang w:val="id-ID"/>
        </w:rPr>
        <w:t xml:space="preserve">Mulung </w:t>
      </w:r>
      <w:r w:rsidR="00944BA6" w:rsidRPr="00F64A04">
        <w:rPr>
          <w:rFonts w:ascii="Century" w:hAnsi="Century" w:cs="Times New Roman"/>
          <w:sz w:val="20"/>
          <w:szCs w:val="20"/>
          <w:shd w:val="clear" w:color="auto" w:fill="FFFFFF"/>
          <w:lang w:val="id-ID"/>
        </w:rPr>
        <w:t xml:space="preserve">melalui aspek ekologi dan ekonomi, tahapan evaluasi, mengukur tingkat keberhasilan kegiatan yang dilakukan. Hasil pengabdian menunjukkan adanya peningkatan pola pemahaman dari masyarakat (mitra) tentang manfaat memberlakukan kembali tradisi budaya </w:t>
      </w:r>
      <w:r w:rsidR="00944BA6" w:rsidRPr="00F64A04">
        <w:rPr>
          <w:rFonts w:ascii="Century" w:hAnsi="Century" w:cs="Times New Roman"/>
          <w:i/>
          <w:iCs/>
          <w:sz w:val="20"/>
          <w:szCs w:val="20"/>
          <w:shd w:val="clear" w:color="auto" w:fill="FFFFFF"/>
          <w:lang w:val="id-ID"/>
        </w:rPr>
        <w:t>Mulung</w:t>
      </w:r>
      <w:r w:rsidR="00944BA6" w:rsidRPr="00F64A04">
        <w:rPr>
          <w:rFonts w:ascii="Century" w:hAnsi="Century" w:cs="Times New Roman"/>
          <w:sz w:val="20"/>
          <w:szCs w:val="20"/>
          <w:shd w:val="clear" w:color="auto" w:fill="FFFFFF"/>
          <w:lang w:val="id-ID"/>
        </w:rPr>
        <w:t xml:space="preserve">. </w:t>
      </w:r>
    </w:p>
    <w:p w14:paraId="61FBCB8E" w14:textId="77777777" w:rsidR="00893A4E" w:rsidRPr="00F64A04" w:rsidRDefault="00893A4E" w:rsidP="00F64A04">
      <w:pPr>
        <w:spacing w:after="0" w:line="240" w:lineRule="auto"/>
        <w:jc w:val="both"/>
        <w:rPr>
          <w:rFonts w:ascii="Century" w:hAnsi="Century" w:cs="Times New Roman"/>
          <w:sz w:val="20"/>
          <w:szCs w:val="20"/>
          <w:shd w:val="clear" w:color="auto" w:fill="FFFFFF"/>
          <w:lang w:val="id-ID"/>
        </w:rPr>
      </w:pPr>
    </w:p>
    <w:p w14:paraId="33D5DB93" w14:textId="31DED1DB" w:rsidR="001B7B75" w:rsidRPr="00F64A04" w:rsidRDefault="001B7B75" w:rsidP="00F64A04">
      <w:pPr>
        <w:spacing w:after="0" w:line="240" w:lineRule="auto"/>
        <w:jc w:val="both"/>
        <w:rPr>
          <w:rFonts w:ascii="Century" w:hAnsi="Century" w:cs="Times New Roman"/>
          <w:sz w:val="20"/>
          <w:szCs w:val="20"/>
          <w:lang w:val="id-ID"/>
        </w:rPr>
      </w:pPr>
      <w:r w:rsidRPr="00F64A04">
        <w:rPr>
          <w:rFonts w:ascii="Century" w:hAnsi="Century" w:cs="Times New Roman"/>
          <w:sz w:val="20"/>
          <w:szCs w:val="20"/>
          <w:shd w:val="clear" w:color="auto" w:fill="FFFFFF"/>
          <w:lang w:val="id-ID"/>
        </w:rPr>
        <w:t>Kata kunci: Tradisi Budaya</w:t>
      </w:r>
      <w:r w:rsidR="0086179A" w:rsidRPr="00F64A04">
        <w:rPr>
          <w:rFonts w:ascii="Century" w:hAnsi="Century" w:cs="Times New Roman"/>
          <w:sz w:val="20"/>
          <w:szCs w:val="20"/>
          <w:shd w:val="clear" w:color="auto" w:fill="FFFFFF"/>
          <w:lang w:val="id-ID"/>
        </w:rPr>
        <w:t>;</w:t>
      </w:r>
      <w:r w:rsidRPr="00F64A04">
        <w:rPr>
          <w:rFonts w:ascii="Century" w:hAnsi="Century" w:cs="Times New Roman"/>
          <w:sz w:val="20"/>
          <w:szCs w:val="20"/>
          <w:shd w:val="clear" w:color="auto" w:fill="FFFFFF"/>
          <w:lang w:val="id-ID"/>
        </w:rPr>
        <w:t xml:space="preserve"> </w:t>
      </w:r>
      <w:r w:rsidRPr="00845CB6">
        <w:rPr>
          <w:rFonts w:ascii="Century" w:hAnsi="Century" w:cs="Times New Roman"/>
          <w:i/>
          <w:iCs/>
          <w:sz w:val="20"/>
          <w:szCs w:val="20"/>
          <w:shd w:val="clear" w:color="auto" w:fill="FFFFFF"/>
          <w:lang w:val="id-ID"/>
        </w:rPr>
        <w:t>Mulung</w:t>
      </w:r>
      <w:r w:rsidR="0086179A" w:rsidRPr="00F64A04">
        <w:rPr>
          <w:rFonts w:ascii="Century" w:hAnsi="Century" w:cs="Times New Roman"/>
          <w:sz w:val="20"/>
          <w:szCs w:val="20"/>
          <w:shd w:val="clear" w:color="auto" w:fill="FFFFFF"/>
          <w:lang w:val="id-ID"/>
        </w:rPr>
        <w:t>;</w:t>
      </w:r>
      <w:r w:rsidRPr="00F64A04">
        <w:rPr>
          <w:rFonts w:ascii="Century" w:hAnsi="Century" w:cs="Times New Roman"/>
          <w:sz w:val="20"/>
          <w:szCs w:val="20"/>
          <w:shd w:val="clear" w:color="auto" w:fill="FFFFFF"/>
          <w:lang w:val="id-ID"/>
        </w:rPr>
        <w:t xml:space="preserve"> Baranusa</w:t>
      </w:r>
      <w:r w:rsidR="0086179A" w:rsidRPr="00F64A04">
        <w:rPr>
          <w:rFonts w:ascii="Century" w:hAnsi="Century" w:cs="Times New Roman"/>
          <w:sz w:val="20"/>
          <w:szCs w:val="20"/>
          <w:shd w:val="clear" w:color="auto" w:fill="FFFFFF"/>
          <w:lang w:val="id-ID"/>
        </w:rPr>
        <w:t>;</w:t>
      </w:r>
      <w:r w:rsidRPr="00F64A04">
        <w:rPr>
          <w:rFonts w:ascii="Century" w:hAnsi="Century" w:cs="Times New Roman"/>
          <w:sz w:val="20"/>
          <w:szCs w:val="20"/>
          <w:shd w:val="clear" w:color="auto" w:fill="FFFFFF"/>
          <w:lang w:val="id-ID"/>
        </w:rPr>
        <w:t xml:space="preserve"> Pola Pemahaman Masyarakat.</w:t>
      </w:r>
    </w:p>
    <w:p w14:paraId="491018A3" w14:textId="77777777" w:rsidR="001B7B75" w:rsidRPr="00F64A04" w:rsidRDefault="001B7B75" w:rsidP="00F64A04">
      <w:pPr>
        <w:spacing w:after="0" w:line="240" w:lineRule="auto"/>
        <w:jc w:val="both"/>
        <w:rPr>
          <w:rFonts w:ascii="Century" w:hAnsi="Century" w:cs="Times New Roman"/>
          <w:sz w:val="20"/>
          <w:szCs w:val="20"/>
          <w:lang w:val="id-ID"/>
        </w:rPr>
      </w:pPr>
    </w:p>
    <w:p w14:paraId="7378C355" w14:textId="14E8CF3B" w:rsidR="0086179A" w:rsidRDefault="0086179A" w:rsidP="00F64A04">
      <w:pPr>
        <w:spacing w:after="0" w:line="240" w:lineRule="auto"/>
        <w:jc w:val="both"/>
        <w:rPr>
          <w:rFonts w:ascii="Century" w:hAnsi="Century"/>
          <w:sz w:val="20"/>
          <w:szCs w:val="20"/>
        </w:rPr>
      </w:pPr>
      <w:r w:rsidRPr="00F64A04">
        <w:rPr>
          <w:rFonts w:ascii="Century" w:hAnsi="Century"/>
          <w:i/>
          <w:iCs/>
          <w:sz w:val="20"/>
          <w:szCs w:val="20"/>
        </w:rPr>
        <w:t>Abstract</w:t>
      </w:r>
      <w:r w:rsidRPr="00F64A04">
        <w:rPr>
          <w:rFonts w:ascii="Century" w:hAnsi="Century"/>
          <w:sz w:val="20"/>
          <w:szCs w:val="20"/>
        </w:rPr>
        <w:t xml:space="preserve">: Through community service activities, we strive to conduct counseling or outreach to fishing communities who live on the coast of Baranusa about the benefits of applying </w:t>
      </w:r>
      <w:r w:rsidRPr="00845CB6">
        <w:rPr>
          <w:rFonts w:ascii="Century" w:hAnsi="Century"/>
          <w:i/>
          <w:iCs/>
          <w:sz w:val="20"/>
          <w:szCs w:val="20"/>
        </w:rPr>
        <w:t>Mulung</w:t>
      </w:r>
      <w:r w:rsidRPr="00F64A04">
        <w:rPr>
          <w:rFonts w:ascii="Century" w:hAnsi="Century"/>
          <w:sz w:val="20"/>
          <w:szCs w:val="20"/>
        </w:rPr>
        <w:t xml:space="preserve"> cultural traditions. </w:t>
      </w:r>
      <w:r w:rsidRPr="00845CB6">
        <w:rPr>
          <w:rFonts w:ascii="Century" w:hAnsi="Century"/>
          <w:i/>
          <w:iCs/>
          <w:sz w:val="20"/>
          <w:szCs w:val="20"/>
        </w:rPr>
        <w:t>Mulung</w:t>
      </w:r>
      <w:r w:rsidRPr="00F64A04">
        <w:rPr>
          <w:rFonts w:ascii="Century" w:hAnsi="Century"/>
          <w:sz w:val="20"/>
          <w:szCs w:val="20"/>
        </w:rPr>
        <w:t xml:space="preserve"> itself is a culture that has been founded by the ancestors of Baranusa which has an ecological function because it conserves the habitat of aquatic resources which has an impact on increasing aquatic productivity and encourages the economic value of fishermen and fish traders. However, cultural traditions are left behind so that fishermen's income experiences depreciation due to damage to marine habitat due to the diminishing availability of aquatic resources. The method of carrying out this activity consists of three stages including the preparation stage, which is observing, coordinating and preparing the materials and tools needed while carrying out the activity, the implementation stage is conducting socialization activities or counseling on aspects of the benefits of Mulung cultural traditions through ecological and economic aspects, evaluation stages, measure the level of success of the activities carried out. The results of the service show an increase in the pattern of understanding from the community (partners) about the benefits of re-enacting the </w:t>
      </w:r>
      <w:r w:rsidRPr="00845CB6">
        <w:rPr>
          <w:rFonts w:ascii="Century" w:hAnsi="Century"/>
          <w:i/>
          <w:iCs/>
          <w:sz w:val="20"/>
          <w:szCs w:val="20"/>
        </w:rPr>
        <w:t>Mulung</w:t>
      </w:r>
      <w:r w:rsidRPr="00F64A04">
        <w:rPr>
          <w:rFonts w:ascii="Century" w:hAnsi="Century"/>
          <w:sz w:val="20"/>
          <w:szCs w:val="20"/>
        </w:rPr>
        <w:t xml:space="preserve"> cultural tradition.</w:t>
      </w:r>
    </w:p>
    <w:p w14:paraId="4262D9A2" w14:textId="77777777" w:rsidR="00F64A04" w:rsidRPr="00F64A04" w:rsidRDefault="00F64A04" w:rsidP="00F64A04">
      <w:pPr>
        <w:spacing w:after="0" w:line="240" w:lineRule="auto"/>
        <w:jc w:val="both"/>
        <w:rPr>
          <w:rFonts w:ascii="Century" w:hAnsi="Century"/>
          <w:sz w:val="20"/>
          <w:szCs w:val="20"/>
        </w:rPr>
      </w:pPr>
    </w:p>
    <w:p w14:paraId="7BF38989" w14:textId="0233EC2D" w:rsidR="00367331" w:rsidRPr="00F64A04" w:rsidRDefault="00367331" w:rsidP="00F64A04">
      <w:pPr>
        <w:spacing w:after="0" w:line="240" w:lineRule="auto"/>
        <w:jc w:val="both"/>
        <w:rPr>
          <w:rFonts w:ascii="Century" w:hAnsi="Century" w:cs="Times New Roman"/>
          <w:sz w:val="20"/>
          <w:szCs w:val="20"/>
          <w:lang w:val="id-ID"/>
        </w:rPr>
      </w:pPr>
      <w:r w:rsidRPr="00F64A04">
        <w:rPr>
          <w:rFonts w:ascii="Century" w:hAnsi="Century" w:cs="Times New Roman"/>
          <w:i/>
          <w:iCs/>
          <w:sz w:val="20"/>
          <w:szCs w:val="20"/>
          <w:lang w:val="id-ID"/>
        </w:rPr>
        <w:t>Keywords</w:t>
      </w:r>
      <w:r w:rsidRPr="00F64A04">
        <w:rPr>
          <w:rFonts w:ascii="Century" w:hAnsi="Century" w:cs="Times New Roman"/>
          <w:sz w:val="20"/>
          <w:szCs w:val="20"/>
          <w:lang w:val="id-ID"/>
        </w:rPr>
        <w:t>: Cultural Traditions</w:t>
      </w:r>
      <w:r w:rsidR="00F64A04">
        <w:rPr>
          <w:rFonts w:ascii="Century" w:hAnsi="Century" w:cs="Times New Roman"/>
          <w:sz w:val="20"/>
          <w:szCs w:val="20"/>
          <w:lang w:val="id-ID"/>
        </w:rPr>
        <w:t>;</w:t>
      </w:r>
      <w:r w:rsidRPr="00F64A04">
        <w:rPr>
          <w:rFonts w:ascii="Century" w:hAnsi="Century" w:cs="Times New Roman"/>
          <w:sz w:val="20"/>
          <w:szCs w:val="20"/>
          <w:lang w:val="id-ID"/>
        </w:rPr>
        <w:t xml:space="preserve"> </w:t>
      </w:r>
      <w:r w:rsidRPr="00845CB6">
        <w:rPr>
          <w:rFonts w:ascii="Century" w:hAnsi="Century" w:cs="Times New Roman"/>
          <w:i/>
          <w:iCs/>
          <w:sz w:val="20"/>
          <w:szCs w:val="20"/>
          <w:lang w:val="id-ID"/>
        </w:rPr>
        <w:t>Mulung</w:t>
      </w:r>
      <w:r w:rsidR="00F64A04" w:rsidRPr="00F64A04">
        <w:rPr>
          <w:rFonts w:ascii="Century" w:hAnsi="Century" w:cs="Times New Roman"/>
          <w:sz w:val="20"/>
          <w:szCs w:val="20"/>
          <w:lang w:val="id-ID"/>
        </w:rPr>
        <w:t>;</w:t>
      </w:r>
      <w:r w:rsidRPr="00F64A04">
        <w:rPr>
          <w:rFonts w:ascii="Century" w:hAnsi="Century" w:cs="Times New Roman"/>
          <w:sz w:val="20"/>
          <w:szCs w:val="20"/>
          <w:lang w:val="id-ID"/>
        </w:rPr>
        <w:t xml:space="preserve"> Baranusa</w:t>
      </w:r>
      <w:r w:rsidR="00F64A04">
        <w:rPr>
          <w:rFonts w:ascii="Century" w:hAnsi="Century" w:cs="Times New Roman"/>
          <w:sz w:val="20"/>
          <w:szCs w:val="20"/>
          <w:lang w:val="id-ID"/>
        </w:rPr>
        <w:t>;</w:t>
      </w:r>
      <w:r w:rsidRPr="00F64A04">
        <w:rPr>
          <w:rFonts w:ascii="Century" w:hAnsi="Century" w:cs="Times New Roman"/>
          <w:sz w:val="20"/>
          <w:szCs w:val="20"/>
          <w:lang w:val="id-ID"/>
        </w:rPr>
        <w:t xml:space="preserve"> Community Understanding Pattern.</w:t>
      </w:r>
    </w:p>
    <w:p w14:paraId="192E5FDC" w14:textId="23203AB0" w:rsidR="00367331" w:rsidRDefault="00367331" w:rsidP="00367331">
      <w:pPr>
        <w:jc w:val="both"/>
        <w:rPr>
          <w:rFonts w:ascii="Times New Roman" w:hAnsi="Times New Roman" w:cs="Times New Roman"/>
          <w:sz w:val="24"/>
          <w:szCs w:val="24"/>
          <w:lang w:val="id-ID"/>
        </w:rPr>
      </w:pPr>
    </w:p>
    <w:p w14:paraId="43791424" w14:textId="77777777" w:rsidR="00616EAD" w:rsidRDefault="00616EAD" w:rsidP="00A821A3">
      <w:pPr>
        <w:spacing w:after="0" w:line="360" w:lineRule="auto"/>
        <w:jc w:val="both"/>
        <w:rPr>
          <w:rFonts w:ascii="Times New Roman" w:hAnsi="Times New Roman" w:cs="Times New Roman"/>
          <w:sz w:val="24"/>
          <w:szCs w:val="24"/>
          <w:lang w:val="id-ID"/>
        </w:rPr>
      </w:pPr>
    </w:p>
    <w:p w14:paraId="68494404" w14:textId="4DD053C6" w:rsidR="0060110C" w:rsidRPr="00264A10" w:rsidRDefault="00264A10" w:rsidP="00264A10">
      <w:pPr>
        <w:pStyle w:val="ListParagraph"/>
        <w:numPr>
          <w:ilvl w:val="0"/>
          <w:numId w:val="4"/>
        </w:numPr>
        <w:spacing w:after="0" w:line="360" w:lineRule="auto"/>
        <w:ind w:left="360"/>
        <w:jc w:val="both"/>
        <w:rPr>
          <w:rFonts w:ascii="Century" w:hAnsi="Century" w:cs="Times New Roman"/>
          <w:b/>
          <w:bCs/>
          <w:sz w:val="24"/>
          <w:szCs w:val="24"/>
          <w:lang w:val="id-ID"/>
        </w:rPr>
      </w:pPr>
      <w:r w:rsidRPr="00264A10">
        <w:rPr>
          <w:rFonts w:ascii="Century" w:hAnsi="Century" w:cs="Times New Roman"/>
          <w:b/>
          <w:bCs/>
          <w:sz w:val="24"/>
          <w:szCs w:val="24"/>
          <w:lang w:val="id-ID"/>
        </w:rPr>
        <w:lastRenderedPageBreak/>
        <w:t>LATAR BELAKANG</w:t>
      </w:r>
    </w:p>
    <w:p w14:paraId="4D376123" w14:textId="2502A270" w:rsidR="00B4769D" w:rsidRPr="00F64A04" w:rsidRDefault="00B4769D" w:rsidP="00F64A04">
      <w:pPr>
        <w:autoSpaceDE w:val="0"/>
        <w:autoSpaceDN w:val="0"/>
        <w:adjustRightInd w:val="0"/>
        <w:spacing w:after="0" w:line="360" w:lineRule="auto"/>
        <w:ind w:firstLine="720"/>
        <w:jc w:val="both"/>
        <w:rPr>
          <w:rFonts w:ascii="Century" w:hAnsi="Century" w:cs="Times New Roman"/>
          <w:sz w:val="24"/>
          <w:szCs w:val="24"/>
          <w:lang w:val="id-ID"/>
        </w:rPr>
      </w:pPr>
      <w:r w:rsidRPr="00F64A04">
        <w:rPr>
          <w:rFonts w:ascii="Century" w:hAnsi="Century" w:cs="Times New Roman"/>
          <w:sz w:val="24"/>
          <w:szCs w:val="24"/>
        </w:rPr>
        <w:t xml:space="preserve">Upaya merintis kembali keberlanjutan </w:t>
      </w:r>
      <w:r w:rsidRPr="00F64A04">
        <w:rPr>
          <w:rFonts w:ascii="Century" w:hAnsi="Century" w:cs="Times New Roman"/>
          <w:sz w:val="24"/>
          <w:szCs w:val="24"/>
          <w:lang w:val="id-ID"/>
        </w:rPr>
        <w:t xml:space="preserve">tradisi </w:t>
      </w:r>
      <w:r w:rsidRPr="00F64A04">
        <w:rPr>
          <w:rFonts w:ascii="Century" w:hAnsi="Century" w:cs="Times New Roman"/>
          <w:i/>
          <w:iCs/>
          <w:sz w:val="24"/>
          <w:szCs w:val="24"/>
        </w:rPr>
        <w:t>Mulung</w:t>
      </w:r>
      <w:r w:rsidRPr="00F64A04">
        <w:rPr>
          <w:rFonts w:ascii="Century" w:hAnsi="Century" w:cs="Times New Roman"/>
          <w:sz w:val="24"/>
          <w:szCs w:val="24"/>
        </w:rPr>
        <w:t xml:space="preserve"> </w:t>
      </w:r>
      <w:r w:rsidRPr="00F64A04">
        <w:rPr>
          <w:rFonts w:ascii="Century" w:hAnsi="Century" w:cs="Times New Roman"/>
          <w:sz w:val="24"/>
          <w:szCs w:val="24"/>
          <w:lang w:val="id-ID"/>
        </w:rPr>
        <w:t xml:space="preserve">merupakan sebuah keharusan oleh karena kawasan yang sejak turun-temurun diberlakukan tradisi budaya </w:t>
      </w:r>
      <w:r w:rsidRPr="00845CB6">
        <w:rPr>
          <w:rFonts w:ascii="Century" w:hAnsi="Century" w:cs="Times New Roman"/>
          <w:i/>
          <w:iCs/>
          <w:sz w:val="24"/>
          <w:szCs w:val="24"/>
          <w:lang w:val="id-ID"/>
        </w:rPr>
        <w:t>Mulung</w:t>
      </w:r>
      <w:r w:rsidR="00845CB6">
        <w:rPr>
          <w:rFonts w:ascii="Century" w:hAnsi="Century" w:cs="Times New Roman"/>
          <w:i/>
          <w:iCs/>
          <w:sz w:val="24"/>
          <w:szCs w:val="24"/>
          <w:lang w:val="id-ID"/>
        </w:rPr>
        <w:t>,</w:t>
      </w:r>
      <w:r w:rsidRPr="00F64A04">
        <w:rPr>
          <w:rFonts w:ascii="Century" w:hAnsi="Century" w:cs="Times New Roman"/>
          <w:sz w:val="24"/>
          <w:szCs w:val="24"/>
          <w:lang w:val="id-ID"/>
        </w:rPr>
        <w:t xml:space="preserve"> habitatnya telah hancur melalui pendekatan pengambilan sumberdaya perairan secara destruktif dengan menggunakan bahan peledak (bom ikan maupun </w:t>
      </w:r>
      <w:r w:rsidRPr="00F64A04">
        <w:rPr>
          <w:rFonts w:ascii="Century" w:hAnsi="Century" w:cs="Times New Roman"/>
          <w:i/>
          <w:iCs/>
          <w:sz w:val="24"/>
          <w:szCs w:val="24"/>
          <w:lang w:val="id-ID"/>
        </w:rPr>
        <w:t>pottasium</w:t>
      </w:r>
      <w:r w:rsidRPr="00F64A04">
        <w:rPr>
          <w:rFonts w:ascii="Century" w:hAnsi="Century" w:cs="Times New Roman"/>
          <w:sz w:val="24"/>
          <w:szCs w:val="24"/>
          <w:lang w:val="id-ID"/>
        </w:rPr>
        <w:t>)</w:t>
      </w:r>
      <w:r w:rsidR="001E388D" w:rsidRPr="00F64A04">
        <w:rPr>
          <w:rFonts w:ascii="Century" w:hAnsi="Century" w:cs="Times New Roman"/>
          <w:sz w:val="24"/>
          <w:szCs w:val="24"/>
          <w:lang w:val="id-ID"/>
        </w:rPr>
        <w:t xml:space="preserve"> </w:t>
      </w:r>
      <w:r w:rsidR="001E388D" w:rsidRPr="00F64A04">
        <w:rPr>
          <w:rFonts w:ascii="Century" w:hAnsi="Century" w:cs="Times New Roman"/>
          <w:sz w:val="24"/>
          <w:szCs w:val="24"/>
          <w:lang w:val="id-ID"/>
        </w:rPr>
        <w:fldChar w:fldCharType="begin" w:fldLock="1"/>
      </w:r>
      <w:r w:rsidR="001E388D" w:rsidRPr="00F64A04">
        <w:rPr>
          <w:rFonts w:ascii="Century" w:hAnsi="Century" w:cs="Times New Roman"/>
          <w:sz w:val="24"/>
          <w:szCs w:val="24"/>
          <w:lang w:val="id-ID"/>
        </w:rPr>
        <w:instrText>ADDIN CSL_CITATION {"citationItems":[{"id":"ITEM-1","itemData":{"abstract":"Menerapkan kembali tradisi mulung merupakan sebuah langkah positif mengupayakan perbaikan habitat atau konservasi habitat, tradisi ini merupakan ritual adatia yang telah diberlakukan oleh leluhur kerajaan baranusa sejak abad ke-12. namun dalam beberapa dekade tradisi ini terkesan dilupakan, sehingga terjadi kerusakan habitat oleh sebab penangkapan atau pengambilan sumber daya perairan dengan cara tidak ramah lingkungan baik oleh nelayan lokal maupun nelayan yang datang dari daerah sekitar. akibatnya terjadi penurunan populasi sumber daya peraian disekitar pulau lapang-batang. kondisi ini berdampak pada pendapatan dan penghasilan nelayan ataupun pedagang. keadaan yang memprihatinkan ini kemudian terendus oleh world wide found (wwf) lembaga ini merupakan lembaga non profit yang aktivitasnya berperan menjaga keseimbangan lingkungan. dengan membangun komunikasi terhadap semua tokoh baik dibidang pemerintahan mapun tokoh agama dan adat maka telah terjadi kesepakatan untuk pelaksanaan mulung. mulung sendiri terbagi dalam dua tahap tahap yang pertama adalah prosesi hading mulung (kegiatan Pelarangan) penangkapan dan prosesi hoba mulung (kegiatan pencabutan larangan) akses penangkapan atau pencarian sumber daya perairan dapat dilakukan kembali. prosesi adatia mulung yang pertama telah dilakukan, setelah dianalisa dokumen pendukung agar pelaksaannya dapat dilakukan secara kontinyu maka yang pertama, ketersediaan sumber daya manusia; kedua, keberdaan lembaga adat dan surat keputusan bersama pemerintah desa dalam rumpun adat baranusa; ketiga, tersedia kawasan konservasi. Sedangkan persepsi nelayan dan pedagang tentang manfaat penerapan mulung, nelayan dan pedagang menyatakan 100% mereka merasakan manfaat ritual adatia mulung.","author":[{"dropping-particle":"","family":"Plaimo E. P dan Z. Atapada","given":"","non-dropping-particle":"","parse-names":false,"suffix":""}],"container-title":"INA-Rxiv","id":"ITEM-1","issued":{"date-parts":[["2019"]]},"title":"PENERAPAN MULUNG, UPAYA MENINGKATAN TARAF HIDUP NELAYAN DAN PEDAGANG.","type":"article-journal"},"uris":["http://www.mendeley.com/documents/?uuid=b8da967f-c7ad-4817-9f74-7ac4e9717ec6"]}],"mendeley":{"formattedCitation":"(Plaimo E. P dan Z. Atapada, 2019)","plainTextFormattedCitation":"(Plaimo E. P dan Z. Atapada, 2019)","previouslyFormattedCitation":"(Plaimo E. P dan Z. Atapada, 2019)"},"properties":{"noteIndex":0},"schema":"https://github.com/citation-style-language/schema/raw/master/csl-citation.json"}</w:instrText>
      </w:r>
      <w:r w:rsidR="001E388D" w:rsidRPr="00F64A04">
        <w:rPr>
          <w:rFonts w:ascii="Century" w:hAnsi="Century" w:cs="Times New Roman"/>
          <w:sz w:val="24"/>
          <w:szCs w:val="24"/>
          <w:lang w:val="id-ID"/>
        </w:rPr>
        <w:fldChar w:fldCharType="separate"/>
      </w:r>
      <w:r w:rsidR="001E388D" w:rsidRPr="00F64A04">
        <w:rPr>
          <w:rFonts w:ascii="Century" w:hAnsi="Century" w:cs="Times New Roman"/>
          <w:noProof/>
          <w:sz w:val="24"/>
          <w:szCs w:val="24"/>
          <w:lang w:val="id-ID"/>
        </w:rPr>
        <w:t>(Plaimo E. P dan Z. Atapada, 2019)</w:t>
      </w:r>
      <w:r w:rsidR="001E388D" w:rsidRPr="00F64A04">
        <w:rPr>
          <w:rFonts w:ascii="Century" w:hAnsi="Century" w:cs="Times New Roman"/>
          <w:sz w:val="24"/>
          <w:szCs w:val="24"/>
          <w:lang w:val="id-ID"/>
        </w:rPr>
        <w:fldChar w:fldCharType="end"/>
      </w:r>
      <w:r w:rsidRPr="00F64A04">
        <w:rPr>
          <w:rFonts w:ascii="Century" w:hAnsi="Century" w:cs="Times New Roman"/>
          <w:sz w:val="24"/>
          <w:szCs w:val="24"/>
          <w:lang w:val="id-ID"/>
        </w:rPr>
        <w:t>. Lingkungan kehilangan keseimbangan ekosistemnya banyak terumbu karang yang hancur produktivitas perairan semakin menurun dan berdampak pada pendapatan nelayan bahkan pedagang</w:t>
      </w:r>
      <w:r w:rsidR="0092314F" w:rsidRPr="00F64A04">
        <w:rPr>
          <w:rFonts w:ascii="Century" w:hAnsi="Century" w:cs="Times New Roman"/>
          <w:sz w:val="24"/>
          <w:szCs w:val="24"/>
          <w:lang w:val="id-ID"/>
        </w:rPr>
        <w:t xml:space="preserve"> yang berdomisili di pesisir Baranusa</w:t>
      </w:r>
      <w:r w:rsidR="001E388D" w:rsidRPr="00F64A04">
        <w:rPr>
          <w:rFonts w:ascii="Century" w:hAnsi="Century" w:cs="Times New Roman"/>
          <w:sz w:val="24"/>
          <w:szCs w:val="24"/>
          <w:lang w:val="id-ID"/>
        </w:rPr>
        <w:t xml:space="preserve"> </w:t>
      </w:r>
      <w:r w:rsidR="001E388D" w:rsidRPr="00F64A04">
        <w:rPr>
          <w:rFonts w:ascii="Century" w:hAnsi="Century" w:cs="Times New Roman"/>
          <w:sz w:val="24"/>
          <w:szCs w:val="24"/>
          <w:lang w:val="id-ID"/>
        </w:rPr>
        <w:fldChar w:fldCharType="begin" w:fldLock="1"/>
      </w:r>
      <w:r w:rsidR="001E388D" w:rsidRPr="00F64A04">
        <w:rPr>
          <w:rFonts w:ascii="Century" w:hAnsi="Century" w:cs="Times New Roman"/>
          <w:sz w:val="24"/>
          <w:szCs w:val="24"/>
          <w:lang w:val="id-ID"/>
        </w:rPr>
        <w:instrText>ADDIN CSL_CITATION {"citationItems":[{"id":"ITEM-1","itemData":{"abstract":"Menerapkan kembali tradisi mulung merupakan sebuah langkah positif mengupayakan perbaikan habitat atau konservasi habitat, tradisi ini merupakan ritual adatia yang telah diberlakukan oleh leluhur kerajaan baranusa sejak abad ke-12. namun dalam beberapa dekade tradisi ini terkesan dilupakan, sehingga terjadi kerusakan habitat oleh sebab penangkapan atau pengambilan sumber daya perairan dengan cara tidak ramah lingkungan baik oleh nelayan lokal maupun nelayan yang datang dari daerah sekitar. akibatnya terjadi penurunan populasi sumber daya peraian disekitar pulau lapang-batang. kondisi ini berdampak pada pendapatan dan penghasilan nelayan ataupun pedagang. keadaan yang memprihatinkan ini kemudian terendus oleh world wide found (wwf) lembaga ini merupakan lembaga non profit yang aktivitasnya berperan menjaga keseimbangan lingkungan. dengan membangun komunikasi terhadap semua tokoh baik dibidang pemerintahan mapun tokoh agama dan adat maka telah terjadi kesepakatan untuk pelaksanaan mulung. mulung sendiri terbagi dalam dua tahap tahap yang pertama adalah prosesi hading mulung (kegiatan Pelarangan) penangkapan dan prosesi hoba mulung (kegiatan pencabutan larangan) akses penangkapan atau pencarian sumber daya perairan dapat dilakukan kembali. prosesi adatia mulung yang pertama telah dilakukan, setelah dianalisa dokumen pendukung agar pelaksaannya dapat dilakukan secara kontinyu maka yang pertama, ketersediaan sumber daya manusia; kedua, keberdaan lembaga adat dan surat keputusan bersama pemerintah desa dalam rumpun adat baranusa; ketiga, tersedia kawasan konservasi. Sedangkan persepsi nelayan dan pedagang tentang manfaat penerapan mulung, nelayan dan pedagang menyatakan 100% mereka merasakan manfaat ritual adatia mulung.","author":[{"dropping-particle":"","family":"Plaimo E. P dan Z. Atapada","given":"","non-dropping-particle":"","parse-names":false,"suffix":""}],"container-title":"INA-Rxiv","id":"ITEM-1","issued":{"date-parts":[["2019"]]},"title":"PENERAPAN MULUNG, UPAYA MENINGKATAN TARAF HIDUP NELAYAN DAN PEDAGANG.","type":"article-journal"},"uris":["http://www.mendeley.com/documents/?uuid=b8da967f-c7ad-4817-9f74-7ac4e9717ec6"]}],"mendeley":{"formattedCitation":"(Plaimo E. P dan Z. Atapada, 2019)","plainTextFormattedCitation":"(Plaimo E. P dan Z. Atapada, 2019)","previouslyFormattedCitation":"(Plaimo E. P dan Z. Atapada, 2019)"},"properties":{"noteIndex":0},"schema":"https://github.com/citation-style-language/schema/raw/master/csl-citation.json"}</w:instrText>
      </w:r>
      <w:r w:rsidR="001E388D" w:rsidRPr="00F64A04">
        <w:rPr>
          <w:rFonts w:ascii="Century" w:hAnsi="Century" w:cs="Times New Roman"/>
          <w:sz w:val="24"/>
          <w:szCs w:val="24"/>
          <w:lang w:val="id-ID"/>
        </w:rPr>
        <w:fldChar w:fldCharType="separate"/>
      </w:r>
      <w:r w:rsidR="001E388D" w:rsidRPr="00F64A04">
        <w:rPr>
          <w:rFonts w:ascii="Century" w:hAnsi="Century" w:cs="Times New Roman"/>
          <w:noProof/>
          <w:sz w:val="24"/>
          <w:szCs w:val="24"/>
          <w:lang w:val="id-ID"/>
        </w:rPr>
        <w:t>(Plaimo E. P dan Z. Atapada, 2019)</w:t>
      </w:r>
      <w:r w:rsidR="001E388D" w:rsidRPr="00F64A04">
        <w:rPr>
          <w:rFonts w:ascii="Century" w:hAnsi="Century" w:cs="Times New Roman"/>
          <w:sz w:val="24"/>
          <w:szCs w:val="24"/>
          <w:lang w:val="id-ID"/>
        </w:rPr>
        <w:fldChar w:fldCharType="end"/>
      </w:r>
      <w:r w:rsidR="001E388D" w:rsidRPr="00F64A04">
        <w:rPr>
          <w:rFonts w:ascii="Century" w:hAnsi="Century" w:cs="Times New Roman"/>
          <w:sz w:val="24"/>
          <w:szCs w:val="24"/>
          <w:lang w:val="id-ID"/>
        </w:rPr>
        <w:t xml:space="preserve">; </w:t>
      </w:r>
      <w:r w:rsidR="001E388D" w:rsidRPr="00F64A04">
        <w:rPr>
          <w:rFonts w:ascii="Century" w:hAnsi="Century" w:cs="Times New Roman"/>
          <w:sz w:val="24"/>
          <w:szCs w:val="24"/>
          <w:lang w:val="id-ID"/>
        </w:rPr>
        <w:fldChar w:fldCharType="begin" w:fldLock="1"/>
      </w:r>
      <w:r w:rsidR="001E388D" w:rsidRPr="00F64A04">
        <w:rPr>
          <w:rFonts w:ascii="Century" w:hAnsi="Century" w:cs="Times New Roman"/>
          <w:sz w:val="24"/>
          <w:szCs w:val="24"/>
          <w:lang w:val="id-ID"/>
        </w:rPr>
        <w:instrText>ADDIN CSL_CITATION {"citationItems":[{"id":"ITEM-1","itemData":{"DOI":"10.1016/j.biocon.2019.05.047","ISSN":"00063207","abstract":"Coastal human ecology (CHE) is a mixture of different theoretical and thematic approaches straddling between the humanities and social and natural sciences which studies human and coastal/marine interactions at the local-scale and through intense fieldwork. Topics of interest include human coastal adaptations past and present; the historical ecology of fisheries and future implications; local forms of marine governance and economic systems; local food security and livelihoods, and indigenous/local ecological knowledge systems among many research themes. In this paper, I explore different strands of CHE in the study of tribal, artisanal, and small-scale industrial fisheries from the mid-90s onward that can contribute to the foundational knowledge necessary for designing and implementing successful coastal fisheries management and conservation programs. Marine conservation has often failed due to a lack of understanding of the fine grained marine human-environmental interactions at the local scale. In this context, I also examine developing and future research directions in CHE, and discuss their potential contribution for filling the gap in existing approaches to actionable scholarship in marine conservation. The strength of many CHE approaches lies in their potential for bridging humanism and natural science, and thus CHE approaches are well equipped to address many of the challenges faced by marine conservation practitioners today.","author":[{"dropping-particle":"","family":"Aswani","given":"Shankar","non-dropping-particle":"","parse-names":false,"suffix":""}],"container-title":"Biological Conservation","id":"ITEM-1","issued":{"date-parts":[["2019"]]},"title":"Perspectives in coastal human ecology (CHE) for marine conservation","type":"article"},"uris":["http://www.mendeley.com/documents/?uuid=7a327e73-98f2-4185-b779-0deb3fbd8c97"]}],"mendeley":{"formattedCitation":"(Aswani, 2019)","plainTextFormattedCitation":"(Aswani, 2019)","previouslyFormattedCitation":"(Aswani, 2019)"},"properties":{"noteIndex":0},"schema":"https://github.com/citation-style-language/schema/raw/master/csl-citation.json"}</w:instrText>
      </w:r>
      <w:r w:rsidR="001E388D" w:rsidRPr="00F64A04">
        <w:rPr>
          <w:rFonts w:ascii="Century" w:hAnsi="Century" w:cs="Times New Roman"/>
          <w:sz w:val="24"/>
          <w:szCs w:val="24"/>
          <w:lang w:val="id-ID"/>
        </w:rPr>
        <w:fldChar w:fldCharType="separate"/>
      </w:r>
      <w:r w:rsidR="001E388D" w:rsidRPr="00F64A04">
        <w:rPr>
          <w:rFonts w:ascii="Century" w:hAnsi="Century" w:cs="Times New Roman"/>
          <w:noProof/>
          <w:sz w:val="24"/>
          <w:szCs w:val="24"/>
          <w:lang w:val="id-ID"/>
        </w:rPr>
        <w:t>(Aswani, 2019)</w:t>
      </w:r>
      <w:r w:rsidR="001E388D" w:rsidRPr="00F64A04">
        <w:rPr>
          <w:rFonts w:ascii="Century" w:hAnsi="Century" w:cs="Times New Roman"/>
          <w:sz w:val="24"/>
          <w:szCs w:val="24"/>
          <w:lang w:val="id-ID"/>
        </w:rPr>
        <w:fldChar w:fldCharType="end"/>
      </w:r>
      <w:r w:rsidR="001E388D" w:rsidRPr="00F64A04">
        <w:rPr>
          <w:rFonts w:ascii="Century" w:hAnsi="Century" w:cs="Times New Roman"/>
          <w:sz w:val="24"/>
          <w:szCs w:val="24"/>
          <w:lang w:val="id-ID"/>
        </w:rPr>
        <w:t xml:space="preserve">; </w:t>
      </w:r>
      <w:r w:rsidR="001E388D" w:rsidRPr="00F64A04">
        <w:rPr>
          <w:rFonts w:ascii="Century" w:hAnsi="Century" w:cs="Times New Roman"/>
          <w:sz w:val="24"/>
          <w:szCs w:val="24"/>
          <w:lang w:val="id-ID"/>
        </w:rPr>
        <w:fldChar w:fldCharType="begin" w:fldLock="1"/>
      </w:r>
      <w:r w:rsidR="001E388D" w:rsidRPr="00F64A04">
        <w:rPr>
          <w:rFonts w:ascii="Century" w:hAnsi="Century" w:cs="Times New Roman"/>
          <w:sz w:val="24"/>
          <w:szCs w:val="24"/>
          <w:lang w:val="id-ID"/>
        </w:rPr>
        <w:instrText>ADDIN CSL_CITATION {"citationItems":[{"id":"ITEM-1","itemData":{"DOI":"10.1007/978-3-319-60750-4_5","abstract":"This book advances discussions of values in fisheries by showing the rich theoretical insights and connections possible when value is grounded in a multi-dimensional social well being approach. Questions of value have long been a central, if often unacknowledged, concern in maritime studies and in research on fisheries. Social scientists have looked at changing perceptions of value as coastal regions and fisheries have industrialized, economic interconnections have deepened, ecosystems have been depleted, shifts in population have occurred, and governance arrangements have been transformed. With a focus on the diverse ways in which small-scale fisheries are valued, the contributions to this volume address these and other themes through cases from numerous countries in Asia, Europe, and Latin America. “This volume provides a timely contribution to the development of new approaches that seek to capture the complexity of how fisheries can be understood beyond standard mo no-dimensional, and often economic, interpretations. Each chapter makes a clear and stand-alone contribution to conceptual and methodological advancement, and collectively these works cover a wide range of frameworks and schools of thought.” Dr Sarah Coulthard, Senior Lecturer in International Development, Northumbria University, UK “The list of contributing authors [is] impressive and covers a wide geographical range of illustrative examples, [which] helps to demonstrate the global value of small-scale fisheries.” Professor J. Allister McGregor, Professor in Political Economy, the University of Sheffield, UK. Foreword: Social Wellbeing and the Valuesof Small-Scale Fisheries; Preface and Acknowledgments; Contents; Contributors; Chapter 1: The Values of Small-Scale Fisheries; 1.1 Introduction; 1.2 The Values of Small-Scale Fisheries; 1.3 Social Wellbeing as a Guide for Analyzing the Values of Small-Scale Fisheries; 1.4 Operationalizing the Social Wellbeing Framework to Argue for the Values of Small-Scale Fisheries; 1.5 Contributions to the Volume; 1.6 Conclusion; References; Chapter 2: Co-constructing Cultural Ecosystem Services and Wellbeing Through a Place-Based Approach; 2.1 Introduction 2.2 Ecosystem Services2.3 Sense of Place, Cultural Ecosystem Services and SSF; 2.4 A Framework for Social Wellbeing; 2.5 Bringing It All Together; 2.6 A Co-constructed Approach; 2.7 Conclusion; References; Chapter 3: Symbols of Resilience and Contested Place Identity in the Coastal Fishing Towns of Crome…","author":[{"dropping-particle":"","family":"Stacey","given":"Natasha","non-dropping-particle":"","parse-names":false,"suffix":""},{"dropping-particle":"","family":"Steenbergen","given":"Dirk J.","non-dropping-particle":"","parse-names":false,"suffix":""},{"dropping-particle":"","family":"Clifton","given":"Julian","non-dropping-particle":"","parse-names":false,"suffix":""},{"dropping-particle":"","family":"Acciaioli","given":"Greg","non-dropping-particle":"","parse-names":false,"suffix":""}],"id":"ITEM-1","issued":{"date-parts":[["2018"]]},"title":"Understanding Social Wellbeing and Values of Small-Scale Fisheries amongst the Sama-Bajau of Archipelagic Southeast Asia","type":"chapter"},"uris":["http://www.mendeley.com/documents/?uuid=65b98b93-b830-4895-822c-96e44ab056fa"]}],"mendeley":{"formattedCitation":"(Stacey et al., 2018)","plainTextFormattedCitation":"(Stacey et al., 2018)","previouslyFormattedCitation":"(Stacey et al., 2018)"},"properties":{"noteIndex":0},"schema":"https://github.com/citation-style-language/schema/raw/master/csl-citation.json"}</w:instrText>
      </w:r>
      <w:r w:rsidR="001E388D" w:rsidRPr="00F64A04">
        <w:rPr>
          <w:rFonts w:ascii="Century" w:hAnsi="Century" w:cs="Times New Roman"/>
          <w:sz w:val="24"/>
          <w:szCs w:val="24"/>
          <w:lang w:val="id-ID"/>
        </w:rPr>
        <w:fldChar w:fldCharType="separate"/>
      </w:r>
      <w:r w:rsidR="001E388D" w:rsidRPr="00F64A04">
        <w:rPr>
          <w:rFonts w:ascii="Century" w:hAnsi="Century" w:cs="Times New Roman"/>
          <w:noProof/>
          <w:sz w:val="24"/>
          <w:szCs w:val="24"/>
          <w:lang w:val="id-ID"/>
        </w:rPr>
        <w:t>(Stacey et al., 2018)</w:t>
      </w:r>
      <w:r w:rsidR="001E388D" w:rsidRPr="00F64A04">
        <w:rPr>
          <w:rFonts w:ascii="Century" w:hAnsi="Century" w:cs="Times New Roman"/>
          <w:sz w:val="24"/>
          <w:szCs w:val="24"/>
          <w:lang w:val="id-ID"/>
        </w:rPr>
        <w:fldChar w:fldCharType="end"/>
      </w:r>
      <w:r w:rsidRPr="00F64A04">
        <w:rPr>
          <w:rFonts w:ascii="Century" w:hAnsi="Century" w:cs="Times New Roman"/>
          <w:sz w:val="24"/>
          <w:szCs w:val="24"/>
          <w:lang w:val="id-ID"/>
        </w:rPr>
        <w:t>.</w:t>
      </w:r>
    </w:p>
    <w:p w14:paraId="39C63B97" w14:textId="44681AD2" w:rsidR="0092314F" w:rsidRPr="00F64A04" w:rsidRDefault="0092314F" w:rsidP="00F64A04">
      <w:pPr>
        <w:shd w:val="clear" w:color="auto" w:fill="FFFFFF"/>
        <w:spacing w:after="0" w:line="360" w:lineRule="auto"/>
        <w:ind w:firstLine="567"/>
        <w:jc w:val="both"/>
        <w:rPr>
          <w:rFonts w:ascii="Century" w:eastAsia="Times New Roman" w:hAnsi="Century" w:cs="Times New Roman"/>
          <w:color w:val="212529"/>
          <w:sz w:val="24"/>
          <w:szCs w:val="24"/>
          <w:lang w:eastAsia="id-ID"/>
        </w:rPr>
      </w:pPr>
      <w:r w:rsidRPr="00F64A04">
        <w:rPr>
          <w:rFonts w:ascii="Century" w:eastAsia="Times New Roman" w:hAnsi="Century" w:cs="Times New Roman"/>
          <w:color w:val="212529"/>
          <w:sz w:val="24"/>
          <w:szCs w:val="24"/>
          <w:lang w:val="id-ID" w:eastAsia="id-ID"/>
        </w:rPr>
        <w:t xml:space="preserve">Sebutan </w:t>
      </w:r>
      <w:r w:rsidRPr="00F64A04">
        <w:rPr>
          <w:rFonts w:ascii="Century" w:eastAsia="Times New Roman" w:hAnsi="Century" w:cs="Times New Roman"/>
          <w:i/>
          <w:iCs/>
          <w:color w:val="212529"/>
          <w:sz w:val="24"/>
          <w:szCs w:val="24"/>
          <w:lang w:eastAsia="id-ID"/>
        </w:rPr>
        <w:t>Mulung</w:t>
      </w:r>
      <w:r w:rsidRPr="00F64A04">
        <w:rPr>
          <w:rFonts w:ascii="Century" w:eastAsia="Times New Roman" w:hAnsi="Century" w:cs="Times New Roman"/>
          <w:color w:val="212529"/>
          <w:sz w:val="24"/>
          <w:szCs w:val="24"/>
          <w:lang w:eastAsia="id-ID"/>
        </w:rPr>
        <w:t xml:space="preserve"> berasal dari bahasa daerah (lokal) Baranusa</w:t>
      </w:r>
      <w:r w:rsidRPr="00F64A04">
        <w:rPr>
          <w:rFonts w:ascii="Century" w:eastAsia="Times New Roman" w:hAnsi="Century" w:cs="Times New Roman"/>
          <w:color w:val="212529"/>
          <w:sz w:val="24"/>
          <w:szCs w:val="24"/>
          <w:lang w:val="id-ID" w:eastAsia="id-ID"/>
        </w:rPr>
        <w:t xml:space="preserve">, Kecamatan Pantar Barat, Kabupaten Alor, Nusa Tenggara Timur, </w:t>
      </w:r>
      <w:r w:rsidRPr="00F64A04">
        <w:rPr>
          <w:rFonts w:ascii="Century" w:eastAsia="Times New Roman" w:hAnsi="Century" w:cs="Times New Roman"/>
          <w:color w:val="212529"/>
          <w:sz w:val="24"/>
          <w:szCs w:val="24"/>
          <w:lang w:eastAsia="id-ID"/>
        </w:rPr>
        <w:t xml:space="preserve">yang berarti </w:t>
      </w:r>
      <w:r w:rsidRPr="00F64A04">
        <w:rPr>
          <w:rFonts w:ascii="Century" w:eastAsia="Times New Roman" w:hAnsi="Century" w:cs="Times New Roman"/>
          <w:sz w:val="24"/>
          <w:szCs w:val="24"/>
          <w:lang w:eastAsia="id-ID"/>
        </w:rPr>
        <w:t>melarang.</w:t>
      </w:r>
      <w:r w:rsidRPr="00F64A04">
        <w:rPr>
          <w:rFonts w:ascii="Century" w:eastAsia="Times New Roman" w:hAnsi="Century" w:cs="Times New Roman"/>
          <w:color w:val="FF0000"/>
          <w:sz w:val="24"/>
          <w:szCs w:val="24"/>
          <w:lang w:eastAsia="id-ID"/>
        </w:rPr>
        <w:t xml:space="preserve"> </w:t>
      </w:r>
      <w:r w:rsidRPr="00F64A04">
        <w:rPr>
          <w:rFonts w:ascii="Century" w:eastAsia="Times New Roman" w:hAnsi="Century" w:cs="Times New Roman"/>
          <w:i/>
          <w:iCs/>
          <w:color w:val="212529"/>
          <w:sz w:val="24"/>
          <w:szCs w:val="24"/>
          <w:lang w:eastAsia="id-ID"/>
        </w:rPr>
        <w:t>Mulung</w:t>
      </w:r>
      <w:r w:rsidRPr="00F64A04">
        <w:rPr>
          <w:rFonts w:ascii="Century" w:eastAsia="Times New Roman" w:hAnsi="Century" w:cs="Times New Roman"/>
          <w:color w:val="212529"/>
          <w:sz w:val="24"/>
          <w:szCs w:val="24"/>
          <w:lang w:eastAsia="id-ID"/>
        </w:rPr>
        <w:t xml:space="preserve"> adalah istilah adatia untuk konservasi suatu kawasan (habitat), proses adatia ini dilakukan melalui tahapan </w:t>
      </w:r>
      <w:r w:rsidRPr="00F64A04">
        <w:rPr>
          <w:rFonts w:ascii="Century" w:eastAsia="Times New Roman" w:hAnsi="Century" w:cs="Times New Roman"/>
          <w:i/>
          <w:color w:val="212529"/>
          <w:sz w:val="24"/>
          <w:szCs w:val="24"/>
          <w:lang w:eastAsia="id-ID"/>
        </w:rPr>
        <w:t>Hading</w:t>
      </w:r>
      <w:r w:rsidRPr="00F64A04">
        <w:rPr>
          <w:rFonts w:ascii="Century" w:eastAsia="Times New Roman" w:hAnsi="Century" w:cs="Times New Roman"/>
          <w:color w:val="212529"/>
          <w:sz w:val="24"/>
          <w:szCs w:val="24"/>
          <w:lang w:eastAsia="id-ID"/>
        </w:rPr>
        <w:t xml:space="preserve"> (dalam bahasa Baranusa adalah menutup) dan </w:t>
      </w:r>
      <w:r w:rsidRPr="00F64A04">
        <w:rPr>
          <w:rFonts w:ascii="Century" w:eastAsia="Times New Roman" w:hAnsi="Century" w:cs="Times New Roman"/>
          <w:i/>
          <w:color w:val="212529"/>
          <w:sz w:val="24"/>
          <w:szCs w:val="24"/>
          <w:lang w:eastAsia="id-ID"/>
        </w:rPr>
        <w:t xml:space="preserve">Hoba </w:t>
      </w:r>
      <w:r w:rsidRPr="00F64A04">
        <w:rPr>
          <w:rFonts w:ascii="Century" w:eastAsia="Times New Roman" w:hAnsi="Century" w:cs="Times New Roman"/>
          <w:iCs/>
          <w:color w:val="212529"/>
          <w:sz w:val="24"/>
          <w:szCs w:val="24"/>
          <w:lang w:eastAsia="id-ID"/>
        </w:rPr>
        <w:t>(dalam bahasa Baranusa adalah membuka)</w:t>
      </w:r>
      <w:r w:rsidRPr="00F64A04">
        <w:rPr>
          <w:rFonts w:ascii="Century" w:eastAsia="Times New Roman" w:hAnsi="Century" w:cs="Times New Roman"/>
          <w:color w:val="212529"/>
          <w:sz w:val="24"/>
          <w:szCs w:val="24"/>
          <w:lang w:eastAsia="id-ID"/>
        </w:rPr>
        <w:t xml:space="preserve">. </w:t>
      </w:r>
      <w:r w:rsidRPr="00F64A04">
        <w:rPr>
          <w:rFonts w:ascii="Century" w:eastAsia="Times New Roman" w:hAnsi="Century" w:cs="Times New Roman"/>
          <w:i/>
          <w:color w:val="212529"/>
          <w:sz w:val="24"/>
          <w:szCs w:val="24"/>
          <w:lang w:eastAsia="id-ID"/>
        </w:rPr>
        <w:t>Hading</w:t>
      </w:r>
      <w:r w:rsidRPr="00F64A04">
        <w:rPr>
          <w:rFonts w:ascii="Century" w:eastAsia="Times New Roman" w:hAnsi="Century" w:cs="Times New Roman"/>
          <w:color w:val="212529"/>
          <w:sz w:val="24"/>
          <w:szCs w:val="24"/>
          <w:lang w:eastAsia="id-ID"/>
        </w:rPr>
        <w:t xml:space="preserve"> </w:t>
      </w:r>
      <w:r w:rsidRPr="00F64A04">
        <w:rPr>
          <w:rFonts w:ascii="Century" w:eastAsia="Times New Roman" w:hAnsi="Century" w:cs="Times New Roman"/>
          <w:i/>
          <w:iCs/>
          <w:color w:val="212529"/>
          <w:sz w:val="24"/>
          <w:szCs w:val="24"/>
          <w:lang w:eastAsia="id-ID"/>
        </w:rPr>
        <w:t>Mulung</w:t>
      </w:r>
      <w:r w:rsidRPr="00F64A04">
        <w:rPr>
          <w:rFonts w:ascii="Century" w:eastAsia="Times New Roman" w:hAnsi="Century" w:cs="Times New Roman"/>
          <w:color w:val="212529"/>
          <w:sz w:val="24"/>
          <w:szCs w:val="24"/>
          <w:lang w:eastAsia="id-ID"/>
        </w:rPr>
        <w:t xml:space="preserve"> secara harafiah menancapkan sebuah tiang dikawasan tertentu sebagai tanda untuk pelarangan (penutupan suatu kawasan perairan) dari penangkapan atau</w:t>
      </w:r>
      <w:r w:rsidRPr="00F64A04">
        <w:rPr>
          <w:rFonts w:ascii="Century" w:hAnsi="Century" w:cs="Times New Roman"/>
          <w:sz w:val="24"/>
          <w:szCs w:val="24"/>
        </w:rPr>
        <w:t xml:space="preserve"> pemanfaatan</w:t>
      </w:r>
      <w:r w:rsidRPr="00F64A04">
        <w:rPr>
          <w:rFonts w:ascii="Century" w:eastAsia="Times New Roman" w:hAnsi="Century" w:cs="Times New Roman"/>
          <w:color w:val="212529"/>
          <w:sz w:val="24"/>
          <w:szCs w:val="24"/>
          <w:lang w:eastAsia="id-ID"/>
        </w:rPr>
        <w:t xml:space="preserve"> sumberdaya perairan seperti ikan, lola, kima, dan lain-lain kemudian </w:t>
      </w:r>
      <w:r w:rsidRPr="00F64A04">
        <w:rPr>
          <w:rFonts w:ascii="Century" w:eastAsia="Times New Roman" w:hAnsi="Century" w:cs="Times New Roman"/>
          <w:i/>
          <w:iCs/>
          <w:color w:val="212529"/>
          <w:sz w:val="24"/>
          <w:szCs w:val="24"/>
          <w:lang w:eastAsia="id-ID"/>
        </w:rPr>
        <w:t>Hoba</w:t>
      </w:r>
      <w:r w:rsidRPr="00F64A04">
        <w:rPr>
          <w:rFonts w:ascii="Century" w:eastAsia="Times New Roman" w:hAnsi="Century" w:cs="Times New Roman"/>
          <w:color w:val="212529"/>
          <w:sz w:val="24"/>
          <w:szCs w:val="24"/>
          <w:lang w:eastAsia="id-ID"/>
        </w:rPr>
        <w:t xml:space="preserve"> </w:t>
      </w:r>
      <w:r w:rsidRPr="00F64A04">
        <w:rPr>
          <w:rFonts w:ascii="Century" w:eastAsia="Times New Roman" w:hAnsi="Century" w:cs="Times New Roman"/>
          <w:i/>
          <w:iCs/>
          <w:color w:val="212529"/>
          <w:sz w:val="24"/>
          <w:szCs w:val="24"/>
          <w:lang w:eastAsia="id-ID"/>
        </w:rPr>
        <w:t>Mulung</w:t>
      </w:r>
      <w:r w:rsidRPr="00F64A04">
        <w:rPr>
          <w:rFonts w:ascii="Century" w:eastAsia="Times New Roman" w:hAnsi="Century" w:cs="Times New Roman"/>
          <w:color w:val="212529"/>
          <w:sz w:val="24"/>
          <w:szCs w:val="24"/>
          <w:lang w:eastAsia="id-ID"/>
        </w:rPr>
        <w:t xml:space="preserve"> adalah membuka atau pencabutan tiang pancangan sebagai tanda larangan dicabut terhadap suatu kawasan perairan dan semua sumberdaya dapat di ekploitasi untuk dikonsumsi maupun dikomersilkan.</w:t>
      </w:r>
    </w:p>
    <w:p w14:paraId="3962E045" w14:textId="455A644D" w:rsidR="002D1FCC" w:rsidRPr="00F64A04" w:rsidRDefault="0092314F" w:rsidP="00F64A04">
      <w:pPr>
        <w:autoSpaceDE w:val="0"/>
        <w:autoSpaceDN w:val="0"/>
        <w:adjustRightInd w:val="0"/>
        <w:spacing w:after="0" w:line="360" w:lineRule="auto"/>
        <w:ind w:firstLine="720"/>
        <w:jc w:val="both"/>
        <w:rPr>
          <w:rFonts w:ascii="Century" w:hAnsi="Century" w:cs="Times New Roman"/>
          <w:sz w:val="24"/>
          <w:szCs w:val="24"/>
        </w:rPr>
      </w:pPr>
      <w:r w:rsidRPr="00F64A04">
        <w:rPr>
          <w:rFonts w:ascii="Century" w:eastAsia="Times New Roman" w:hAnsi="Century" w:cs="Times New Roman"/>
          <w:color w:val="212529"/>
          <w:sz w:val="24"/>
          <w:szCs w:val="24"/>
          <w:lang w:val="id-ID" w:eastAsia="id-ID"/>
        </w:rPr>
        <w:t xml:space="preserve">Kegiatan Mulung yang dirintis oleh leluhur mengalami stagnasi </w:t>
      </w:r>
      <w:r w:rsidR="00397CD9" w:rsidRPr="00F64A04">
        <w:rPr>
          <w:rFonts w:ascii="Century" w:eastAsia="Times New Roman" w:hAnsi="Century" w:cs="Times New Roman"/>
          <w:color w:val="212529"/>
          <w:sz w:val="24"/>
          <w:szCs w:val="24"/>
          <w:lang w:val="id-ID" w:eastAsia="id-ID"/>
        </w:rPr>
        <w:t>sampai pada tahun 2016</w:t>
      </w:r>
      <w:r w:rsidR="001E388D" w:rsidRPr="00F64A04">
        <w:rPr>
          <w:rFonts w:ascii="Century" w:eastAsia="Times New Roman" w:hAnsi="Century" w:cs="Times New Roman"/>
          <w:color w:val="212529"/>
          <w:sz w:val="24"/>
          <w:szCs w:val="24"/>
          <w:lang w:val="id-ID" w:eastAsia="id-ID"/>
        </w:rPr>
        <w:t xml:space="preserve"> </w:t>
      </w:r>
      <w:r w:rsidR="001E388D" w:rsidRPr="00F64A04">
        <w:rPr>
          <w:rFonts w:ascii="Century" w:eastAsia="Times New Roman" w:hAnsi="Century" w:cs="Times New Roman"/>
          <w:color w:val="212529"/>
          <w:sz w:val="24"/>
          <w:szCs w:val="24"/>
          <w:lang w:val="id-ID" w:eastAsia="id-ID"/>
        </w:rPr>
        <w:fldChar w:fldCharType="begin" w:fldLock="1"/>
      </w:r>
      <w:r w:rsidR="001E388D" w:rsidRPr="00F64A04">
        <w:rPr>
          <w:rFonts w:ascii="Century" w:eastAsia="Times New Roman" w:hAnsi="Century" w:cs="Times New Roman"/>
          <w:color w:val="212529"/>
          <w:sz w:val="24"/>
          <w:szCs w:val="24"/>
          <w:lang w:val="id-ID" w:eastAsia="id-ID"/>
        </w:rPr>
        <w:instrText>ADDIN CSL_CITATION {"citationItems":[{"id":"ITEM-1","itemData":{"abstract":"Menerapkan kembali tradisi mulung merupakan sebuah langkah positif mengupayakan perbaikan habitat atau konservasi habitat, tradisi ini merupakan ritual adatia yang telah diberlakukan oleh leluhur kerajaan baranusa sejak abad ke-12. namun dalam beberapa dekade tradisi ini terkesan dilupakan, sehingga terjadi kerusakan habitat oleh sebab penangkapan atau pengambilan sumber daya perairan dengan cara tidak ramah lingkungan baik oleh nelayan lokal maupun nelayan yang datang dari daerah sekitar. akibatnya terjadi penurunan populasi sumber daya peraian disekitar pulau lapang-batang. kondisi ini berdampak pada pendapatan dan penghasilan nelayan ataupun pedagang. keadaan yang memprihatinkan ini kemudian terendus oleh world wide found (wwf) lembaga ini merupakan lembaga non profit yang aktivitasnya berperan menjaga keseimbangan lingkungan. dengan membangun komunikasi terhadap semua tokoh baik dibidang pemerintahan mapun tokoh agama dan adat maka telah terjadi kesepakatan untuk pelaksanaan mulung. mulung sendiri terbagi dalam dua tahap tahap yang pertama adalah prosesi hading mulung (kegiatan Pelarangan) penangkapan dan prosesi hoba mulung (kegiatan pencabutan larangan) akses penangkapan atau pencarian sumber daya perairan dapat dilakukan kembali. prosesi adatia mulung yang pertama telah dilakukan, setelah dianalisa dokumen pendukung agar pelaksaannya dapat dilakukan secara kontinyu maka yang pertama, ketersediaan sumber daya manusia; kedua, keberdaan lembaga adat dan surat keputusan bersama pemerintah desa dalam rumpun adat baranusa; ketiga, tersedia kawasan konservasi. Sedangkan persepsi nelayan dan pedagang tentang manfaat penerapan mulung, nelayan dan pedagang menyatakan 100% mereka merasakan manfaat ritual adatia mulung.","author":[{"dropping-particle":"","family":"Plaimo E. P dan Z. Atapada","given":"","non-dropping-particle":"","parse-names":false,"suffix":""}],"container-title":"INA-Rxiv","id":"ITEM-1","issued":{"date-parts":[["2019"]]},"title":"PENERAPAN MULUNG, UPAYA MENINGKATAN TARAF HIDUP NELAYAN DAN PEDAGANG.","type":"article-journal"},"uris":["http://www.mendeley.com/documents/?uuid=b8da967f-c7ad-4817-9f74-7ac4e9717ec6"]}],"mendeley":{"formattedCitation":"(Plaimo E. P dan Z. Atapada, 2019)","plainTextFormattedCitation":"(Plaimo E. P dan Z. Atapada, 2019)","previouslyFormattedCitation":"(Plaimo E. P dan Z. Atapada, 2019)"},"properties":{"noteIndex":0},"schema":"https://github.com/citation-style-language/schema/raw/master/csl-citation.json"}</w:instrText>
      </w:r>
      <w:r w:rsidR="001E388D" w:rsidRPr="00F64A04">
        <w:rPr>
          <w:rFonts w:ascii="Century" w:eastAsia="Times New Roman" w:hAnsi="Century" w:cs="Times New Roman"/>
          <w:color w:val="212529"/>
          <w:sz w:val="24"/>
          <w:szCs w:val="24"/>
          <w:lang w:val="id-ID" w:eastAsia="id-ID"/>
        </w:rPr>
        <w:fldChar w:fldCharType="separate"/>
      </w:r>
      <w:r w:rsidR="001E388D" w:rsidRPr="00F64A04">
        <w:rPr>
          <w:rFonts w:ascii="Century" w:eastAsia="Times New Roman" w:hAnsi="Century" w:cs="Times New Roman"/>
          <w:noProof/>
          <w:color w:val="212529"/>
          <w:sz w:val="24"/>
          <w:szCs w:val="24"/>
          <w:lang w:val="id-ID" w:eastAsia="id-ID"/>
        </w:rPr>
        <w:t>(Plaimo E. P dan Z. Atapada, 2019)</w:t>
      </w:r>
      <w:r w:rsidR="001E388D" w:rsidRPr="00F64A04">
        <w:rPr>
          <w:rFonts w:ascii="Century" w:eastAsia="Times New Roman" w:hAnsi="Century" w:cs="Times New Roman"/>
          <w:color w:val="212529"/>
          <w:sz w:val="24"/>
          <w:szCs w:val="24"/>
          <w:lang w:val="id-ID" w:eastAsia="id-ID"/>
        </w:rPr>
        <w:fldChar w:fldCharType="end"/>
      </w:r>
      <w:r w:rsidR="002E6AC4" w:rsidRPr="00F64A04">
        <w:rPr>
          <w:rFonts w:ascii="Century" w:eastAsia="Times New Roman" w:hAnsi="Century" w:cs="Times New Roman"/>
          <w:color w:val="212529"/>
          <w:sz w:val="24"/>
          <w:szCs w:val="24"/>
          <w:lang w:val="id-ID" w:eastAsia="id-ID"/>
        </w:rPr>
        <w:t xml:space="preserve">. Oleh </w:t>
      </w:r>
      <w:r w:rsidR="002E6AC4" w:rsidRPr="00F64A04">
        <w:rPr>
          <w:rFonts w:ascii="Century" w:eastAsia="Times New Roman" w:hAnsi="Century" w:cs="Times New Roman"/>
          <w:i/>
          <w:iCs/>
          <w:color w:val="212529"/>
          <w:sz w:val="24"/>
          <w:szCs w:val="24"/>
          <w:lang w:val="id-ID" w:eastAsia="id-ID"/>
        </w:rPr>
        <w:t>World Wide Found</w:t>
      </w:r>
      <w:r w:rsidR="002E6AC4" w:rsidRPr="00F64A04">
        <w:rPr>
          <w:rFonts w:ascii="Century" w:eastAsia="Times New Roman" w:hAnsi="Century" w:cs="Times New Roman"/>
          <w:color w:val="212529"/>
          <w:sz w:val="24"/>
          <w:szCs w:val="24"/>
          <w:lang w:val="id-ID" w:eastAsia="id-ID"/>
        </w:rPr>
        <w:t xml:space="preserve"> (WWF) </w:t>
      </w:r>
      <w:r w:rsidR="002E6AC4" w:rsidRPr="00F64A04">
        <w:rPr>
          <w:rFonts w:ascii="Century" w:eastAsia="Times New Roman" w:hAnsi="Century" w:cs="Times New Roman"/>
          <w:i/>
          <w:iCs/>
          <w:color w:val="212529"/>
          <w:sz w:val="24"/>
          <w:szCs w:val="24"/>
          <w:lang w:val="id-ID" w:eastAsia="id-ID"/>
        </w:rPr>
        <w:t>Lesser Sunda</w:t>
      </w:r>
      <w:r w:rsidR="00397CD9" w:rsidRPr="00F64A04">
        <w:rPr>
          <w:rFonts w:ascii="Century" w:eastAsia="Times New Roman" w:hAnsi="Century" w:cs="Times New Roman"/>
          <w:color w:val="212529"/>
          <w:sz w:val="24"/>
          <w:szCs w:val="24"/>
          <w:lang w:val="id-ID" w:eastAsia="id-ID"/>
        </w:rPr>
        <w:t xml:space="preserve"> kemudia</w:t>
      </w:r>
      <w:r w:rsidR="002E6AC4" w:rsidRPr="00F64A04">
        <w:rPr>
          <w:rFonts w:ascii="Century" w:eastAsia="Times New Roman" w:hAnsi="Century" w:cs="Times New Roman"/>
          <w:color w:val="212529"/>
          <w:sz w:val="24"/>
          <w:szCs w:val="24"/>
          <w:lang w:val="id-ID" w:eastAsia="id-ID"/>
        </w:rPr>
        <w:t>n</w:t>
      </w:r>
      <w:r w:rsidR="00397CD9" w:rsidRPr="00F64A04">
        <w:rPr>
          <w:rFonts w:ascii="Century" w:eastAsia="Times New Roman" w:hAnsi="Century" w:cs="Times New Roman"/>
          <w:color w:val="212529"/>
          <w:sz w:val="24"/>
          <w:szCs w:val="24"/>
          <w:lang w:val="id-ID" w:eastAsia="id-ID"/>
        </w:rPr>
        <w:t xml:space="preserve"> diberlakukan kembali </w:t>
      </w:r>
      <w:r w:rsidR="002E6AC4" w:rsidRPr="00F64A04">
        <w:rPr>
          <w:rFonts w:ascii="Century" w:eastAsia="Times New Roman" w:hAnsi="Century" w:cs="Times New Roman"/>
          <w:color w:val="212529"/>
          <w:sz w:val="24"/>
          <w:szCs w:val="24"/>
          <w:lang w:val="id-ID" w:eastAsia="id-ID"/>
        </w:rPr>
        <w:t xml:space="preserve">atau proses </w:t>
      </w:r>
      <w:r w:rsidR="002E6AC4" w:rsidRPr="00F64A04">
        <w:rPr>
          <w:rFonts w:ascii="Century" w:eastAsia="Times New Roman" w:hAnsi="Century" w:cs="Times New Roman"/>
          <w:i/>
          <w:iCs/>
          <w:color w:val="212529"/>
          <w:sz w:val="24"/>
          <w:szCs w:val="24"/>
          <w:lang w:val="id-ID" w:eastAsia="id-ID"/>
        </w:rPr>
        <w:t>Hading Mulung</w:t>
      </w:r>
      <w:r w:rsidR="002E6AC4" w:rsidRPr="00F64A04">
        <w:rPr>
          <w:rFonts w:ascii="Century" w:eastAsia="Times New Roman" w:hAnsi="Century" w:cs="Times New Roman"/>
          <w:color w:val="212529"/>
          <w:sz w:val="24"/>
          <w:szCs w:val="24"/>
          <w:lang w:val="id-ID" w:eastAsia="id-ID"/>
        </w:rPr>
        <w:t xml:space="preserve"> (penutupan kawasan perairan</w:t>
      </w:r>
      <w:r w:rsidR="00201E4A" w:rsidRPr="00F64A04">
        <w:rPr>
          <w:rFonts w:ascii="Century" w:eastAsia="Times New Roman" w:hAnsi="Century" w:cs="Times New Roman"/>
          <w:color w:val="212529"/>
          <w:sz w:val="24"/>
          <w:szCs w:val="24"/>
          <w:lang w:val="id-ID" w:eastAsia="id-ID"/>
        </w:rPr>
        <w:t>)</w:t>
      </w:r>
      <w:r w:rsidR="002E6AC4" w:rsidRPr="00F64A04">
        <w:rPr>
          <w:rFonts w:ascii="Century" w:eastAsia="Times New Roman" w:hAnsi="Century" w:cs="Times New Roman"/>
          <w:color w:val="212529"/>
          <w:sz w:val="24"/>
          <w:szCs w:val="24"/>
          <w:lang w:val="id-ID" w:eastAsia="id-ID"/>
        </w:rPr>
        <w:t xml:space="preserve"> dan pada tahun 2018 di </w:t>
      </w:r>
      <w:r w:rsidR="002E6AC4" w:rsidRPr="00F64A04">
        <w:rPr>
          <w:rFonts w:ascii="Century" w:eastAsia="Times New Roman" w:hAnsi="Century" w:cs="Times New Roman"/>
          <w:i/>
          <w:iCs/>
          <w:color w:val="212529"/>
          <w:sz w:val="24"/>
          <w:szCs w:val="24"/>
          <w:lang w:val="id-ID" w:eastAsia="id-ID"/>
        </w:rPr>
        <w:t>Hoba Mulung</w:t>
      </w:r>
      <w:r w:rsidR="002E6AC4" w:rsidRPr="00F64A04">
        <w:rPr>
          <w:rFonts w:ascii="Century" w:eastAsia="Times New Roman" w:hAnsi="Century" w:cs="Times New Roman"/>
          <w:color w:val="212529"/>
          <w:sz w:val="24"/>
          <w:szCs w:val="24"/>
          <w:lang w:val="id-ID" w:eastAsia="id-ID"/>
        </w:rPr>
        <w:t xml:space="preserve"> atau dibuka untuk dieksploitasi oleh masyarakat.</w:t>
      </w:r>
      <w:r w:rsidR="00D54C19" w:rsidRPr="00F64A04">
        <w:rPr>
          <w:rFonts w:ascii="Century" w:eastAsia="Times New Roman" w:hAnsi="Century" w:cs="Times New Roman"/>
          <w:color w:val="212529"/>
          <w:sz w:val="24"/>
          <w:szCs w:val="24"/>
          <w:lang w:val="id-ID" w:eastAsia="id-ID"/>
        </w:rPr>
        <w:t xml:space="preserve"> Tercatat melalui laporan</w:t>
      </w:r>
      <w:r w:rsidR="001E388D" w:rsidRPr="00F64A04">
        <w:rPr>
          <w:rFonts w:ascii="Century" w:eastAsia="Times New Roman" w:hAnsi="Century" w:cs="Times New Roman"/>
          <w:color w:val="212529"/>
          <w:sz w:val="24"/>
          <w:szCs w:val="24"/>
          <w:lang w:val="id-ID" w:eastAsia="id-ID"/>
        </w:rPr>
        <w:t xml:space="preserve"> </w:t>
      </w:r>
      <w:r w:rsidR="001E388D" w:rsidRPr="00F64A04">
        <w:rPr>
          <w:rFonts w:ascii="Century" w:eastAsia="Times New Roman" w:hAnsi="Century" w:cs="Times New Roman"/>
          <w:color w:val="212529"/>
          <w:sz w:val="24"/>
          <w:szCs w:val="24"/>
          <w:lang w:val="id-ID" w:eastAsia="id-ID"/>
        </w:rPr>
        <w:fldChar w:fldCharType="begin" w:fldLock="1"/>
      </w:r>
      <w:r w:rsidR="001E388D" w:rsidRPr="00F64A04">
        <w:rPr>
          <w:rFonts w:ascii="Century" w:eastAsia="Times New Roman" w:hAnsi="Century" w:cs="Times New Roman"/>
          <w:color w:val="212529"/>
          <w:sz w:val="24"/>
          <w:szCs w:val="24"/>
          <w:lang w:val="id-ID" w:eastAsia="id-ID"/>
        </w:rPr>
        <w:instrText>ADDIN CSL_CITATION {"citationItems":[{"id":"ITEM-1","itemData":{"abstract":"Menerapkan kembali tradisi mulung merupakan sebuah langkah positif mengupayakan perbaikan habitat atau konservasi habitat, tradisi ini merupakan ritual adatia yang telah diberlakukan oleh leluhur kerajaan baranusa sejak abad ke-12. namun dalam beberapa dekade tradisi ini terkesan dilupakan, sehingga terjadi kerusakan habitat oleh sebab penangkapan atau pengambilan sumber daya perairan dengan cara tidak ramah lingkungan baik oleh nelayan lokal maupun nelayan yang datang dari daerah sekitar. akibatnya terjadi penurunan populasi sumber daya peraian disekitar pulau lapang-batang. kondisi ini berdampak pada pendapatan dan penghasilan nelayan ataupun pedagang. keadaan yang memprihatinkan ini kemudian terendus oleh world wide found (wwf) lembaga ini merupakan lembaga non profit yang aktivitasnya berperan menjaga keseimbangan lingkungan. dengan membangun komunikasi terhadap semua tokoh baik dibidang pemerintahan mapun tokoh agama dan adat maka telah terjadi kesepakatan untuk pelaksanaan mulung. mulung sendiri terbagi dalam dua tahap tahap yang pertama adalah prosesi hading mulung (kegiatan Pelarangan) penangkapan dan prosesi hoba mulung (kegiatan pencabutan larangan) akses penangkapan atau pencarian sumber daya perairan dapat dilakukan kembali. prosesi adatia mulung yang pertama telah dilakukan, setelah dianalisa dokumen pendukung agar pelaksaannya dapat dilakukan secara kontinyu maka yang pertama, ketersediaan sumber daya manusia; kedua, keberdaan lembaga adat dan surat keputusan bersama pemerintah desa dalam rumpun adat baranusa; ketiga, tersedia kawasan konservasi. Sedangkan persepsi nelayan dan pedagang tentang manfaat penerapan mulung, nelayan dan pedagang menyatakan 100% mereka merasakan manfaat ritual adatia mulung.","author":[{"dropping-particle":"","family":"Plaimo E. P dan Z. Atapada","given":"","non-dropping-particle":"","parse-names":false,"suffix":""}],"container-title":"INA-Rxiv","id":"ITEM-1","issued":{"date-parts":[["2019"]]},"title":"PENERAPAN MULUNG, UPAYA MENINGKATAN TARAF HIDUP NELAYAN DAN PEDAGANG.","type":"article-journal"},"uris":["http://www.mendeley.com/documents/?uuid=b8da967f-c7ad-4817-9f74-7ac4e9717ec6"]}],"mendeley":{"formattedCitation":"(Plaimo E. P dan Z. Atapada, 2019)","plainTextFormattedCitation":"(Plaimo E. P dan Z. Atapada, 2019)","previouslyFormattedCitation":"(Plaimo E. P dan Z. Atapada, 2019)"},"properties":{"noteIndex":0},"schema":"https://github.com/citation-style-language/schema/raw/master/csl-citation.json"}</w:instrText>
      </w:r>
      <w:r w:rsidR="001E388D" w:rsidRPr="00F64A04">
        <w:rPr>
          <w:rFonts w:ascii="Century" w:eastAsia="Times New Roman" w:hAnsi="Century" w:cs="Times New Roman"/>
          <w:color w:val="212529"/>
          <w:sz w:val="24"/>
          <w:szCs w:val="24"/>
          <w:lang w:val="id-ID" w:eastAsia="id-ID"/>
        </w:rPr>
        <w:fldChar w:fldCharType="separate"/>
      </w:r>
      <w:r w:rsidR="001E388D" w:rsidRPr="00F64A04">
        <w:rPr>
          <w:rFonts w:ascii="Century" w:eastAsia="Times New Roman" w:hAnsi="Century" w:cs="Times New Roman"/>
          <w:noProof/>
          <w:color w:val="212529"/>
          <w:sz w:val="24"/>
          <w:szCs w:val="24"/>
          <w:lang w:val="id-ID" w:eastAsia="id-ID"/>
        </w:rPr>
        <w:t>(Plaimo E. P dan Z. Atapada, 2019)</w:t>
      </w:r>
      <w:r w:rsidR="001E388D" w:rsidRPr="00F64A04">
        <w:rPr>
          <w:rFonts w:ascii="Century" w:eastAsia="Times New Roman" w:hAnsi="Century" w:cs="Times New Roman"/>
          <w:color w:val="212529"/>
          <w:sz w:val="24"/>
          <w:szCs w:val="24"/>
          <w:lang w:val="id-ID" w:eastAsia="id-ID"/>
        </w:rPr>
        <w:fldChar w:fldCharType="end"/>
      </w:r>
      <w:r w:rsidR="00D54C19" w:rsidRPr="00F64A04">
        <w:rPr>
          <w:rFonts w:ascii="Century" w:eastAsia="Times New Roman" w:hAnsi="Century" w:cs="Times New Roman"/>
          <w:color w:val="212529"/>
          <w:sz w:val="24"/>
          <w:szCs w:val="24"/>
          <w:lang w:val="id-ID" w:eastAsia="id-ID"/>
        </w:rPr>
        <w:t xml:space="preserve">, setelah pemberlakuan tradisi budaya </w:t>
      </w:r>
      <w:r w:rsidR="00D54C19" w:rsidRPr="00F64A04">
        <w:rPr>
          <w:rFonts w:ascii="Century" w:eastAsia="Times New Roman" w:hAnsi="Century" w:cs="Times New Roman"/>
          <w:i/>
          <w:iCs/>
          <w:color w:val="212529"/>
          <w:sz w:val="24"/>
          <w:szCs w:val="24"/>
          <w:lang w:val="id-ID" w:eastAsia="id-ID"/>
        </w:rPr>
        <w:t>Mulung</w:t>
      </w:r>
      <w:r w:rsidR="00D54C19" w:rsidRPr="00F64A04">
        <w:rPr>
          <w:rFonts w:ascii="Century" w:eastAsia="Times New Roman" w:hAnsi="Century" w:cs="Times New Roman"/>
          <w:color w:val="212529"/>
          <w:sz w:val="24"/>
          <w:szCs w:val="24"/>
          <w:lang w:val="id-ID" w:eastAsia="id-ID"/>
        </w:rPr>
        <w:t xml:space="preserve"> sumberdaya perairan s</w:t>
      </w:r>
      <w:r w:rsidR="001E388D" w:rsidRPr="00F64A04">
        <w:rPr>
          <w:rFonts w:ascii="Century" w:eastAsia="Times New Roman" w:hAnsi="Century" w:cs="Times New Roman"/>
          <w:color w:val="212529"/>
          <w:sz w:val="24"/>
          <w:szCs w:val="24"/>
          <w:lang w:val="id-ID" w:eastAsia="id-ID"/>
        </w:rPr>
        <w:t>e</w:t>
      </w:r>
      <w:r w:rsidR="00D54C19" w:rsidRPr="00F64A04">
        <w:rPr>
          <w:rFonts w:ascii="Century" w:eastAsia="Times New Roman" w:hAnsi="Century" w:cs="Times New Roman"/>
          <w:color w:val="212529"/>
          <w:sz w:val="24"/>
          <w:szCs w:val="24"/>
          <w:lang w:val="id-ID" w:eastAsia="id-ID"/>
        </w:rPr>
        <w:t>perti ikan dan lola mengalami peningkatan populasi yang signifikan</w:t>
      </w:r>
      <w:r w:rsidR="002E6AC4" w:rsidRPr="00F64A04">
        <w:rPr>
          <w:rFonts w:ascii="Century" w:eastAsia="Times New Roman" w:hAnsi="Century" w:cs="Times New Roman"/>
          <w:color w:val="212529"/>
          <w:sz w:val="24"/>
          <w:szCs w:val="24"/>
          <w:lang w:val="id-ID" w:eastAsia="id-ID"/>
        </w:rPr>
        <w:t xml:space="preserve"> </w:t>
      </w:r>
      <w:r w:rsidR="00D54C19" w:rsidRPr="00F64A04">
        <w:rPr>
          <w:rFonts w:ascii="Century" w:eastAsia="Times New Roman" w:hAnsi="Century" w:cs="Times New Roman"/>
          <w:color w:val="212529"/>
          <w:sz w:val="24"/>
          <w:szCs w:val="24"/>
          <w:lang w:val="id-ID" w:eastAsia="id-ID"/>
        </w:rPr>
        <w:t xml:space="preserve">dilihat dari pendapatan nelayan dan pedagang yang berdomisili dipesisir Baranusa, </w:t>
      </w:r>
      <w:r w:rsidR="00397CD9" w:rsidRPr="00F64A04">
        <w:rPr>
          <w:rFonts w:ascii="Century" w:eastAsia="Times New Roman" w:hAnsi="Century" w:cs="Times New Roman"/>
          <w:color w:val="212529"/>
          <w:sz w:val="24"/>
          <w:szCs w:val="24"/>
          <w:lang w:val="id-ID" w:eastAsia="id-ID"/>
        </w:rPr>
        <w:t xml:space="preserve">tetapi saat ini mengalami kemandekan lagi </w:t>
      </w:r>
      <w:r w:rsidR="002D1FCC" w:rsidRPr="00F64A04">
        <w:rPr>
          <w:rFonts w:ascii="Century" w:eastAsia="Times New Roman" w:hAnsi="Century" w:cs="Times New Roman"/>
          <w:color w:val="212529"/>
          <w:sz w:val="24"/>
          <w:szCs w:val="24"/>
          <w:lang w:val="id-ID" w:eastAsia="id-ID"/>
        </w:rPr>
        <w:t xml:space="preserve">penghasilan nelayan bahkan pedagang yang </w:t>
      </w:r>
      <w:r w:rsidR="002D1FCC" w:rsidRPr="00F64A04">
        <w:rPr>
          <w:rFonts w:ascii="Century" w:eastAsia="Times New Roman" w:hAnsi="Century" w:cs="Times New Roman"/>
          <w:color w:val="212529"/>
          <w:sz w:val="24"/>
          <w:szCs w:val="24"/>
          <w:lang w:val="id-ID" w:eastAsia="id-ID"/>
        </w:rPr>
        <w:lastRenderedPageBreak/>
        <w:t>berdomisili di pesisir Baranusa terus menurun,</w:t>
      </w:r>
      <w:r w:rsidR="00845CB6">
        <w:rPr>
          <w:rFonts w:ascii="Century" w:eastAsia="Times New Roman" w:hAnsi="Century" w:cs="Times New Roman"/>
          <w:color w:val="212529"/>
          <w:sz w:val="24"/>
          <w:szCs w:val="24"/>
          <w:lang w:val="id-ID" w:eastAsia="id-ID"/>
        </w:rPr>
        <w:t xml:space="preserve"> akibat</w:t>
      </w:r>
      <w:r w:rsidR="002D1FCC" w:rsidRPr="00F64A04">
        <w:rPr>
          <w:rFonts w:ascii="Century" w:eastAsia="Times New Roman" w:hAnsi="Century" w:cs="Times New Roman"/>
          <w:color w:val="212529"/>
          <w:sz w:val="24"/>
          <w:szCs w:val="24"/>
          <w:lang w:val="id-ID" w:eastAsia="id-ID"/>
        </w:rPr>
        <w:t xml:space="preserve"> kegiatan penangkapan atau pengambilan sumberdaya juga semakin tidak berwawasan lingkungan dan semata-mata hanya mengeksploitasi tanpa berpikir tentang ketersediaan sumberdaya dimasa depan</w:t>
      </w:r>
      <w:r w:rsidR="001E388D" w:rsidRPr="00F64A04">
        <w:rPr>
          <w:rFonts w:ascii="Century" w:eastAsia="Times New Roman" w:hAnsi="Century" w:cs="Times New Roman"/>
          <w:color w:val="212529"/>
          <w:sz w:val="24"/>
          <w:szCs w:val="24"/>
          <w:lang w:val="id-ID" w:eastAsia="id-ID"/>
        </w:rPr>
        <w:t xml:space="preserve"> </w:t>
      </w:r>
      <w:r w:rsidR="001E388D" w:rsidRPr="00F64A04">
        <w:rPr>
          <w:rFonts w:ascii="Century" w:eastAsia="Times New Roman" w:hAnsi="Century" w:cs="Times New Roman"/>
          <w:color w:val="212529"/>
          <w:sz w:val="24"/>
          <w:szCs w:val="24"/>
          <w:lang w:val="id-ID" w:eastAsia="id-ID"/>
        </w:rPr>
        <w:fldChar w:fldCharType="begin" w:fldLock="1"/>
      </w:r>
      <w:r w:rsidR="001E388D" w:rsidRPr="00F64A04">
        <w:rPr>
          <w:rFonts w:ascii="Century" w:eastAsia="Times New Roman" w:hAnsi="Century" w:cs="Times New Roman"/>
          <w:color w:val="212529"/>
          <w:sz w:val="24"/>
          <w:szCs w:val="24"/>
          <w:lang w:val="id-ID" w:eastAsia="id-ID"/>
        </w:rPr>
        <w:instrText>ADDIN CSL_CITATION {"citationItems":[{"id":"ITEM-1","itemData":{"DOI":"10.1016/j.imic.2012.11.007","ISSN":"22126821","abstract":"Land and water, landscape and seascape, nature and culture, communication and isolation, island and islanders are inseparable dualities. In this introductory paper of the new journal on Marine and Island Cultures, the relationship between these dualities is discussed and a few key concepts such as insularity, isolation, island laboratories and biocultural diversity are mentioned.","author":[{"dropping-particle":"","family":"Pungetti","given":"Gloria","non-dropping-particle":"","parse-names":false,"suffix":""}],"container-title":"Journal of Marine and Island Cultures","id":"ITEM-1","issued":{"date-parts":[["2012"]]},"title":"Islands, culture, landscape and seascape","type":"article-journal"},"uris":["http://www.mendeley.com/documents/?uuid=2e438425-f590-4381-b506-151f82fad315"]}],"mendeley":{"formattedCitation":"(Pungetti, 2012)","plainTextFormattedCitation":"(Pungetti, 2012)","previouslyFormattedCitation":"(Pungetti, 2012)"},"properties":{"noteIndex":0},"schema":"https://github.com/citation-style-language/schema/raw/master/csl-citation.json"}</w:instrText>
      </w:r>
      <w:r w:rsidR="001E388D" w:rsidRPr="00F64A04">
        <w:rPr>
          <w:rFonts w:ascii="Century" w:eastAsia="Times New Roman" w:hAnsi="Century" w:cs="Times New Roman"/>
          <w:color w:val="212529"/>
          <w:sz w:val="24"/>
          <w:szCs w:val="24"/>
          <w:lang w:val="id-ID" w:eastAsia="id-ID"/>
        </w:rPr>
        <w:fldChar w:fldCharType="separate"/>
      </w:r>
      <w:r w:rsidR="001E388D" w:rsidRPr="00F64A04">
        <w:rPr>
          <w:rFonts w:ascii="Century" w:eastAsia="Times New Roman" w:hAnsi="Century" w:cs="Times New Roman"/>
          <w:noProof/>
          <w:color w:val="212529"/>
          <w:sz w:val="24"/>
          <w:szCs w:val="24"/>
          <w:lang w:val="id-ID" w:eastAsia="id-ID"/>
        </w:rPr>
        <w:t>(Pungetti, 2012)</w:t>
      </w:r>
      <w:r w:rsidR="001E388D" w:rsidRPr="00F64A04">
        <w:rPr>
          <w:rFonts w:ascii="Century" w:eastAsia="Times New Roman" w:hAnsi="Century" w:cs="Times New Roman"/>
          <w:color w:val="212529"/>
          <w:sz w:val="24"/>
          <w:szCs w:val="24"/>
          <w:lang w:val="id-ID" w:eastAsia="id-ID"/>
        </w:rPr>
        <w:fldChar w:fldCharType="end"/>
      </w:r>
      <w:r w:rsidR="001E388D" w:rsidRPr="00F64A04">
        <w:rPr>
          <w:rFonts w:ascii="Century" w:eastAsia="Times New Roman" w:hAnsi="Century" w:cs="Times New Roman"/>
          <w:color w:val="212529"/>
          <w:sz w:val="24"/>
          <w:szCs w:val="24"/>
          <w:lang w:val="id-ID" w:eastAsia="id-ID"/>
        </w:rPr>
        <w:t xml:space="preserve">; </w:t>
      </w:r>
      <w:r w:rsidR="001E388D" w:rsidRPr="00F64A04">
        <w:rPr>
          <w:rFonts w:ascii="Century" w:eastAsia="Times New Roman" w:hAnsi="Century" w:cs="Times New Roman"/>
          <w:color w:val="212529"/>
          <w:sz w:val="24"/>
          <w:szCs w:val="24"/>
          <w:lang w:val="id-ID" w:eastAsia="id-ID"/>
        </w:rPr>
        <w:fldChar w:fldCharType="begin" w:fldLock="1"/>
      </w:r>
      <w:r w:rsidR="00CF02DF" w:rsidRPr="00F64A04">
        <w:rPr>
          <w:rFonts w:ascii="Century" w:eastAsia="Times New Roman" w:hAnsi="Century" w:cs="Times New Roman"/>
          <w:color w:val="212529"/>
          <w:sz w:val="24"/>
          <w:szCs w:val="24"/>
          <w:lang w:val="id-ID" w:eastAsia="id-ID"/>
        </w:rPr>
        <w:instrText>ADDIN CSL_CITATION {"citationItems":[{"id":"ITEM-1","itemData":{"DOI":"10.1016/j.ecolecon.2009.11.007","ISSN":"09218009","abstract":"This paper reviews the historic development of the conceptualization of ecosystem services and examines critical landmarks in economic theory and practice with regard to the incorporation of ecosystem services into markets and payment schemes. The review presented here suggests that the trend towards monetization and commodification of ecosystem services is partly the result of a slow move from the original economic conception of nature's benefits as use values in Classical economics to their conceptualization in terms of exchange values in Neoclassical economics. The theory and practice of current ecosystem services science are examined in the light of this historical development. From this review, we conclude that the focus on monetary valuation and payment schemes has contributed to attract political support for conservation, but also to commodify a growing number of ecosystem services and to reproduce the Neoclassical economics paradigm and the market logic to tackle environmental problems. © 2009 Elsevier B.V. All rights reserved.","author":[{"dropping-particle":"","family":"Gómez-Baggethun","given":"Erik","non-dropping-particle":"","parse-names":false,"suffix":""},{"dropping-particle":"","family":"Groot","given":"Rudolf","non-dropping-particle":"de","parse-names":false,"suffix":""},{"dropping-particle":"","family":"Lomas","given":"Pedro L.","non-dropping-particle":"","parse-names":false,"suffix":""},{"dropping-particle":"","family":"Montes","given":"Carlos","non-dropping-particle":"","parse-names":false,"suffix":""}],"container-title":"Ecological Economics","id":"ITEM-1","issued":{"date-parts":[["2010"]]},"title":"The history of ecosystem services in economic theory and practice: From early notions to markets and payment schemes","type":"article-journal"},"uris":["http://www.mendeley.com/documents/?uuid=9495a9cf-fe77-47fc-8248-0cc4f123e441"]}],"mendeley":{"formattedCitation":"(Gómez-Baggethun et al., 2010)","plainTextFormattedCitation":"(Gómez-Baggethun et al., 2010)","previouslyFormattedCitation":"(Gómez-Baggethun et al., 2010)"},"properties":{"noteIndex":0},"schema":"https://github.com/citation-style-language/schema/raw/master/csl-citation.json"}</w:instrText>
      </w:r>
      <w:r w:rsidR="001E388D" w:rsidRPr="00F64A04">
        <w:rPr>
          <w:rFonts w:ascii="Century" w:eastAsia="Times New Roman" w:hAnsi="Century" w:cs="Times New Roman"/>
          <w:color w:val="212529"/>
          <w:sz w:val="24"/>
          <w:szCs w:val="24"/>
          <w:lang w:val="id-ID" w:eastAsia="id-ID"/>
        </w:rPr>
        <w:fldChar w:fldCharType="separate"/>
      </w:r>
      <w:r w:rsidR="001E388D" w:rsidRPr="00F64A04">
        <w:rPr>
          <w:rFonts w:ascii="Century" w:eastAsia="Times New Roman" w:hAnsi="Century" w:cs="Times New Roman"/>
          <w:noProof/>
          <w:color w:val="212529"/>
          <w:sz w:val="24"/>
          <w:szCs w:val="24"/>
          <w:lang w:val="id-ID" w:eastAsia="id-ID"/>
        </w:rPr>
        <w:t>(Gómez-Baggethun et al., 2010)</w:t>
      </w:r>
      <w:r w:rsidR="001E388D" w:rsidRPr="00F64A04">
        <w:rPr>
          <w:rFonts w:ascii="Century" w:eastAsia="Times New Roman" w:hAnsi="Century" w:cs="Times New Roman"/>
          <w:color w:val="212529"/>
          <w:sz w:val="24"/>
          <w:szCs w:val="24"/>
          <w:lang w:val="id-ID" w:eastAsia="id-ID"/>
        </w:rPr>
        <w:fldChar w:fldCharType="end"/>
      </w:r>
      <w:r w:rsidR="00CF02DF" w:rsidRPr="00F64A04">
        <w:rPr>
          <w:rFonts w:ascii="Century" w:eastAsia="Times New Roman" w:hAnsi="Century" w:cs="Times New Roman"/>
          <w:color w:val="212529"/>
          <w:sz w:val="24"/>
          <w:szCs w:val="24"/>
          <w:lang w:val="id-ID" w:eastAsia="id-ID"/>
        </w:rPr>
        <w:t xml:space="preserve">; </w:t>
      </w:r>
      <w:r w:rsidR="00CF02DF" w:rsidRPr="00F64A04">
        <w:rPr>
          <w:rFonts w:ascii="Century" w:eastAsia="Times New Roman" w:hAnsi="Century" w:cs="Times New Roman"/>
          <w:color w:val="212529"/>
          <w:sz w:val="24"/>
          <w:szCs w:val="24"/>
          <w:lang w:val="id-ID" w:eastAsia="id-ID"/>
        </w:rPr>
        <w:fldChar w:fldCharType="begin" w:fldLock="1"/>
      </w:r>
      <w:r w:rsidR="00CF02DF" w:rsidRPr="00F64A04">
        <w:rPr>
          <w:rFonts w:ascii="Century" w:eastAsia="Times New Roman" w:hAnsi="Century" w:cs="Times New Roman"/>
          <w:color w:val="212529"/>
          <w:sz w:val="24"/>
          <w:szCs w:val="24"/>
          <w:lang w:val="id-ID" w:eastAsia="id-ID"/>
        </w:rPr>
        <w:instrText>ADDIN CSL_CITATION {"citationItems":[{"id":"ITEM-1","itemData":{"DOI":"10.1007/978-981-10-1884-8_19","ISSN":"21943168","abstract":"Ecosystem services, the benefits people obtain from ecosystems, can be comprehended and implemented as integrative indicators in human-environment systems. Researches on ecosystem services have gained an enormous and rising attractiveness for scientists, managers and policy makers since the late 1990s. Chinese scientists caught the international trend on this line of researches and made more and more significant contributions in the last 15 years. This chapter elaborated the development, characteristics, and future potentials of ecosystem service research in China with an international perspective supported by bibliometric analysis, which can be helpful for facilitating the understanding and collaborations for relevant stakeholders.","author":[{"dropping-particle":"","family":"Lü","given":"Yihe","non-dropping-particle":"","parse-names":false,"suffix":""},{"dropping-particle":"","family":"Wang","given":"Shuai","non-dropping-particle":"","parse-names":false,"suffix":""}],"container-title":"Springer Geography","id":"ITEM-1","issued":{"date-parts":[["2017"]]},"title":"Ecosystem services","type":"chapter"},"uris":["http://www.mendeley.com/documents/?uuid=aa8e9620-93b8-4679-8987-9babdfa725a3"]}],"mendeley":{"formattedCitation":"(Lü &amp; Wang, 2017)","plainTextFormattedCitation":"(Lü &amp; Wang, 2017)","previouslyFormattedCitation":"(Lü &amp; Wang, 2017)"},"properties":{"noteIndex":0},"schema":"https://github.com/citation-style-language/schema/raw/master/csl-citation.json"}</w:instrText>
      </w:r>
      <w:r w:rsidR="00CF02DF" w:rsidRPr="00F64A04">
        <w:rPr>
          <w:rFonts w:ascii="Century" w:eastAsia="Times New Roman" w:hAnsi="Century" w:cs="Times New Roman"/>
          <w:color w:val="212529"/>
          <w:sz w:val="24"/>
          <w:szCs w:val="24"/>
          <w:lang w:val="id-ID" w:eastAsia="id-ID"/>
        </w:rPr>
        <w:fldChar w:fldCharType="separate"/>
      </w:r>
      <w:r w:rsidR="00CF02DF" w:rsidRPr="00F64A04">
        <w:rPr>
          <w:rFonts w:ascii="Century" w:eastAsia="Times New Roman" w:hAnsi="Century" w:cs="Times New Roman"/>
          <w:noProof/>
          <w:color w:val="212529"/>
          <w:sz w:val="24"/>
          <w:szCs w:val="24"/>
          <w:lang w:val="id-ID" w:eastAsia="id-ID"/>
        </w:rPr>
        <w:t>(Lü &amp; Wang, 2017)</w:t>
      </w:r>
      <w:r w:rsidR="00CF02DF" w:rsidRPr="00F64A04">
        <w:rPr>
          <w:rFonts w:ascii="Century" w:eastAsia="Times New Roman" w:hAnsi="Century" w:cs="Times New Roman"/>
          <w:color w:val="212529"/>
          <w:sz w:val="24"/>
          <w:szCs w:val="24"/>
          <w:lang w:val="id-ID" w:eastAsia="id-ID"/>
        </w:rPr>
        <w:fldChar w:fldCharType="end"/>
      </w:r>
      <w:r w:rsidR="00CF02DF" w:rsidRPr="00F64A04">
        <w:rPr>
          <w:rFonts w:ascii="Century" w:eastAsia="Times New Roman" w:hAnsi="Century" w:cs="Times New Roman"/>
          <w:color w:val="212529"/>
          <w:sz w:val="24"/>
          <w:szCs w:val="24"/>
          <w:lang w:val="id-ID" w:eastAsia="id-ID"/>
        </w:rPr>
        <w:t xml:space="preserve">; </w:t>
      </w:r>
      <w:r w:rsidR="00CF02DF" w:rsidRPr="00F64A04">
        <w:rPr>
          <w:rFonts w:ascii="Century" w:eastAsia="Times New Roman" w:hAnsi="Century" w:cs="Times New Roman"/>
          <w:color w:val="212529"/>
          <w:sz w:val="24"/>
          <w:szCs w:val="24"/>
          <w:lang w:val="id-ID" w:eastAsia="id-ID"/>
        </w:rPr>
        <w:fldChar w:fldCharType="begin" w:fldLock="1"/>
      </w:r>
      <w:r w:rsidR="00CF02DF" w:rsidRPr="00F64A04">
        <w:rPr>
          <w:rFonts w:ascii="Century" w:eastAsia="Times New Roman" w:hAnsi="Century" w:cs="Times New Roman"/>
          <w:color w:val="212529"/>
          <w:sz w:val="24"/>
          <w:szCs w:val="24"/>
          <w:lang w:val="id-ID" w:eastAsia="id-ID"/>
        </w:rPr>
        <w:instrText>ADDIN CSL_CITATION {"citationItems":[{"id":"ITEM-1","itemData":{"DOI":"10.1002/pan3.14","ISSN":"2575-8314","abstract":"Abstract Cultural ecosystem services are undeniably important, yet are typically neglected in land management decisions due to a suite of intractable challenges: they are highly complex, localised, and inextricably associated with landscape features. However, to incorporate the ecosystem services framework into land management, decision-makers need the tools to disentangle the effects of land use from other factors. This is a major challenge for ecosystem services research. Forestry is a widespread land use that has considerable potential to deliver a broad range of ecosystem services, although this requires careful management planning. Additionally, modern production forestry is undergoing a period of rapid change in the face of a plethora of challenges, such as climate change and disease. To increase cultural ecosystem services delivery from forests, managers need tools to understand the implications of different management options. In this paper, we directly test how land use affects cultural ecosystem services. We use a new approach that recognises the underlying complexity of cultural ecosystem services but produces easily interpretable results that are locally relevant and directly applicable to land management. By combining participatory geographic information systems (GIS) and a novel site matching technique, we relate cultural values explicitly to land management, while accounting for the influence of landscape features. Applying this new method to a major UK forest site, we conducted a large survey to gather participatory GIS data points. We showed that land management significantly affected cultural ecosystem service values and were able to make a series of practical forest management recommendations. Notably, a greater diversity of tree species would improve cultural value, and open space is important within the forest landscape. This approach is highly flexible and can be applied to any type of landscape. It allows cultural ecosystem services to be fully integrated into land management decisions to formulate the best management strategy to maximise ecosystem service delivery. A plain language summary is available for this article.","author":[{"dropping-particle":"","family":"Tew","given":"Eleanor R.","non-dropping-particle":"","parse-names":false,"suffix":""},{"dropping-particle":"","family":"Simmons","given":"Benno I.","non-dropping-particle":"","parse-names":false,"suffix":""},{"dropping-particle":"","family":"Sutherland","given":"William J.","non-dropping-particle":"","parse-names":false,"suffix":""}],"container-title":"People and Nature","id":"ITEM-1","issued":{"date-parts":[["2019"]]},"title":"Quantifying cultural ecosystem services: Disentangling the effects of management from landscape features","type":"article-journal"},"uris":["http://www.mendeley.com/documents/?uuid=527d0643-c161-4428-940f-29a4f1e612f7"]}],"mendeley":{"formattedCitation":"(Tew et al., 2019)","plainTextFormattedCitation":"(Tew et al., 2019)","previouslyFormattedCitation":"(Tew et al., 2019)"},"properties":{"noteIndex":0},"schema":"https://github.com/citation-style-language/schema/raw/master/csl-citation.json"}</w:instrText>
      </w:r>
      <w:r w:rsidR="00CF02DF" w:rsidRPr="00F64A04">
        <w:rPr>
          <w:rFonts w:ascii="Century" w:eastAsia="Times New Roman" w:hAnsi="Century" w:cs="Times New Roman"/>
          <w:color w:val="212529"/>
          <w:sz w:val="24"/>
          <w:szCs w:val="24"/>
          <w:lang w:val="id-ID" w:eastAsia="id-ID"/>
        </w:rPr>
        <w:fldChar w:fldCharType="separate"/>
      </w:r>
      <w:r w:rsidR="00CF02DF" w:rsidRPr="00F64A04">
        <w:rPr>
          <w:rFonts w:ascii="Century" w:eastAsia="Times New Roman" w:hAnsi="Century" w:cs="Times New Roman"/>
          <w:noProof/>
          <w:color w:val="212529"/>
          <w:sz w:val="24"/>
          <w:szCs w:val="24"/>
          <w:lang w:val="id-ID" w:eastAsia="id-ID"/>
        </w:rPr>
        <w:t>(Tew et al., 2019)</w:t>
      </w:r>
      <w:r w:rsidR="00CF02DF" w:rsidRPr="00F64A04">
        <w:rPr>
          <w:rFonts w:ascii="Century" w:eastAsia="Times New Roman" w:hAnsi="Century" w:cs="Times New Roman"/>
          <w:color w:val="212529"/>
          <w:sz w:val="24"/>
          <w:szCs w:val="24"/>
          <w:lang w:val="id-ID" w:eastAsia="id-ID"/>
        </w:rPr>
        <w:fldChar w:fldCharType="end"/>
      </w:r>
      <w:r w:rsidR="002D1FCC" w:rsidRPr="00F64A04">
        <w:rPr>
          <w:rFonts w:ascii="Century" w:eastAsia="Times New Roman" w:hAnsi="Century" w:cs="Times New Roman"/>
          <w:color w:val="212529"/>
          <w:sz w:val="24"/>
          <w:szCs w:val="24"/>
          <w:lang w:val="id-ID" w:eastAsia="id-ID"/>
        </w:rPr>
        <w:t xml:space="preserve">. </w:t>
      </w:r>
      <w:r w:rsidR="002D1FCC" w:rsidRPr="00F64A04">
        <w:rPr>
          <w:rFonts w:ascii="Century" w:hAnsi="Century" w:cs="Times New Roman"/>
          <w:sz w:val="24"/>
          <w:szCs w:val="24"/>
        </w:rPr>
        <w:t>Alasan yang lain adalah masyarakat pesisir Baranusa menganggap tindakan konservasi itu semata-mata tugas pemerintah, kehadiran atau keberadaan masyarakat hanya sebatas mengambil atau memanfaatkan semua yang tersedia di laut.</w:t>
      </w:r>
    </w:p>
    <w:p w14:paraId="0E90720D" w14:textId="2BBD7728" w:rsidR="002E6AC4" w:rsidRPr="00F64A04" w:rsidRDefault="002E6AC4" w:rsidP="00F64A04">
      <w:pPr>
        <w:shd w:val="clear" w:color="auto" w:fill="FFFFFF"/>
        <w:spacing w:after="0" w:line="360" w:lineRule="auto"/>
        <w:ind w:firstLine="562"/>
        <w:jc w:val="both"/>
        <w:rPr>
          <w:rFonts w:ascii="Century" w:hAnsi="Century" w:cs="Times New Roman"/>
          <w:sz w:val="24"/>
          <w:szCs w:val="24"/>
          <w:shd w:val="clear" w:color="auto" w:fill="FFFFFF"/>
        </w:rPr>
      </w:pPr>
      <w:r w:rsidRPr="00F64A04">
        <w:rPr>
          <w:rFonts w:ascii="Century" w:eastAsia="Times New Roman" w:hAnsi="Century" w:cs="Times New Roman"/>
          <w:color w:val="212529"/>
          <w:sz w:val="24"/>
          <w:szCs w:val="24"/>
          <w:lang w:eastAsia="id-ID"/>
        </w:rPr>
        <w:t xml:space="preserve">Konsep </w:t>
      </w:r>
      <w:r w:rsidRPr="00F64A04">
        <w:rPr>
          <w:rFonts w:ascii="Century" w:eastAsia="Times New Roman" w:hAnsi="Century" w:cs="Times New Roman"/>
          <w:color w:val="212529"/>
          <w:sz w:val="24"/>
          <w:szCs w:val="24"/>
          <w:lang w:val="id-ID" w:eastAsia="id-ID"/>
        </w:rPr>
        <w:t>budaya Mulung sejalan melalui pendekatan ekologi dimana membi</w:t>
      </w:r>
      <w:r w:rsidR="00F4168C" w:rsidRPr="00F64A04">
        <w:rPr>
          <w:rFonts w:ascii="Century" w:eastAsia="Times New Roman" w:hAnsi="Century" w:cs="Times New Roman"/>
          <w:color w:val="212529"/>
          <w:sz w:val="24"/>
          <w:szCs w:val="24"/>
          <w:lang w:val="id-ID" w:eastAsia="id-ID"/>
        </w:rPr>
        <w:t>a</w:t>
      </w:r>
      <w:r w:rsidRPr="00F64A04">
        <w:rPr>
          <w:rFonts w:ascii="Century" w:eastAsia="Times New Roman" w:hAnsi="Century" w:cs="Times New Roman"/>
          <w:color w:val="212529"/>
          <w:sz w:val="24"/>
          <w:szCs w:val="24"/>
          <w:lang w:val="id-ID" w:eastAsia="id-ID"/>
        </w:rPr>
        <w:t xml:space="preserve">rkan lingkungan memulihkan diri, </w:t>
      </w:r>
      <w:r w:rsidR="00F4168C" w:rsidRPr="00F64A04">
        <w:rPr>
          <w:rFonts w:ascii="Century" w:eastAsia="Times New Roman" w:hAnsi="Century" w:cs="Times New Roman"/>
          <w:color w:val="212529"/>
          <w:sz w:val="24"/>
          <w:szCs w:val="24"/>
          <w:lang w:val="id-ID" w:eastAsia="id-ID"/>
        </w:rPr>
        <w:t>melalui</w:t>
      </w:r>
      <w:r w:rsidRPr="00F64A04">
        <w:rPr>
          <w:rFonts w:ascii="Century" w:eastAsia="Times New Roman" w:hAnsi="Century" w:cs="Times New Roman"/>
          <w:color w:val="212529"/>
          <w:sz w:val="24"/>
          <w:szCs w:val="24"/>
          <w:lang w:val="id-ID" w:eastAsia="id-ID"/>
        </w:rPr>
        <w:t xml:space="preserve"> </w:t>
      </w:r>
      <w:r w:rsidRPr="00F64A04">
        <w:rPr>
          <w:rFonts w:ascii="Century" w:eastAsia="Times New Roman" w:hAnsi="Century" w:cs="Times New Roman"/>
          <w:color w:val="212529"/>
          <w:sz w:val="24"/>
          <w:szCs w:val="24"/>
          <w:lang w:eastAsia="id-ID"/>
        </w:rPr>
        <w:t xml:space="preserve">Daya Lenting Lingkungan. </w:t>
      </w:r>
      <w:r w:rsidRPr="00F64A04">
        <w:rPr>
          <w:rFonts w:ascii="Century" w:hAnsi="Century" w:cs="Times New Roman"/>
          <w:sz w:val="24"/>
          <w:szCs w:val="24"/>
          <w:shd w:val="clear" w:color="auto" w:fill="FFFFFF"/>
        </w:rPr>
        <w:t>Daya lenting lingkungan adalah kemampuan lingkungan untuk pulih kembali pada keadaan seimbang jika mengalami perubahan atau gangguan. Dengan demikian, lingkungan mampu menanggulangi perubahan-perubahan selama perubahan tersebut masih dalam daya dukung dan daya lentingnya. Keseimbangan lingkungan dapat menjadi rusak, artinya lingkungan menjadi tidak seimbang jika terjadi perubahan yang melebihi daya dukung dan daya lentingnya. Perubahan lingkungan dapat terjadi karena alam maupun aktivitas manusia</w:t>
      </w:r>
      <w:r w:rsidR="00CF02DF" w:rsidRPr="00F64A04">
        <w:rPr>
          <w:rFonts w:ascii="Century" w:hAnsi="Century" w:cs="Times New Roman"/>
          <w:sz w:val="24"/>
          <w:szCs w:val="24"/>
          <w:shd w:val="clear" w:color="auto" w:fill="FFFFFF"/>
          <w:lang w:val="id-ID"/>
        </w:rPr>
        <w:t xml:space="preserve">  </w:t>
      </w:r>
      <w:r w:rsidR="00CF02DF" w:rsidRPr="00F64A04">
        <w:rPr>
          <w:rFonts w:ascii="Century" w:hAnsi="Century" w:cs="Times New Roman"/>
          <w:sz w:val="24"/>
          <w:szCs w:val="24"/>
          <w:shd w:val="clear" w:color="auto" w:fill="FFFFFF"/>
          <w:lang w:val="id-ID"/>
        </w:rPr>
        <w:fldChar w:fldCharType="begin" w:fldLock="1"/>
      </w:r>
      <w:r w:rsidR="00CF02DF" w:rsidRPr="00F64A04">
        <w:rPr>
          <w:rFonts w:ascii="Century" w:hAnsi="Century" w:cs="Times New Roman"/>
          <w:sz w:val="24"/>
          <w:szCs w:val="24"/>
          <w:shd w:val="clear" w:color="auto" w:fill="FFFFFF"/>
          <w:lang w:val="id-ID"/>
        </w:rPr>
        <w:instrText>ADDIN CSL_CITATION {"citationItems":[{"id":"ITEM-1","itemData":{"DOI":"10.1371/journal.pone.0202645","ISSN":"19326203","abstract":"Modelling cultural ecosystem services is an enduring challenge, raising issues about the integration and spatialization of immaterial values and benefits, and their contingency on local preferences. Building on the Recreation Opportunity Spectrum framework, we present a novel methodology for assessing the recreation service using GPS tracks downloaded from crowd-sourced websites: The Grelou model (Georeferencing REcreation in Local OUtdoors), here applied to the Grenoble living area (French Alps). GPS tracks revealed the complete spatial extent of visitor presence and enabled modelling visitation networks for ten recreation activities with great spatial accuracy, thus providing a spatial estimate of recreational multifunctionality-expressed as the sum of networks. After coupling track networks with landscape preference and proximity factors, Grelou assessed the recreation service as a combination of opportunity and preferences, and identified recreation hotspots of different profiles such as aroundoor leisure or outdoor sport. We performed an online survey among local sports associations using an interactive map to select districts visited by respondents (~1000 people). The declared visitor presence for recreation purposes was highly spatially congruent with Grelou outputs (R 2 = 0.89). Detailed analysis of responses on selection criteria for recreationists validates our choice of critical factors underlying both the recreation opportunity potential and the expected visitation frequency over the whole study area. We also analyzed outputs of the InVESt recreation model against the same visitation explanatory factors. Differences between the two models allowed us to pinpoint biases and weaknesses in the InVESt recreation modelling framework based on crowd-sourced photographs. By making use of an increasingly available data source (GPS tracks), Grelou offers a standardized and flexible way to assess the recreation service associated with multiple recreation practices. Its high spatial accuracy supports the analysis of spatial relationships with other ecoystems services and the integration of recreation into environmental assessments, land management and planning.","author":[{"dropping-particle":"","family":"Byczek","given":"Coline","non-dropping-particle":"","parse-names":false,"suffix":""},{"dropping-particle":"","family":"Longaretti","given":"Pierre Yves","non-dropping-particle":"","parse-names":false,"suffix":""},{"dropping-particle":"","family":"Renaud","given":"Julien","non-dropping-particle":"","parse-names":false,"suffix":""},{"dropping-particle":"","family":"Lavorel","given":"Sandra","non-dropping-particle":"","parse-names":false,"suffix":""}],"container-title":"PLoS ONE","id":"ITEM-1","issued":{"date-parts":[["2018"]]},"title":"Benefits of crowd-sourced GPS information for modelling the recreation ecosystem service","type":"article-journal"},"uris":["http://www.mendeley.com/documents/?uuid=ba33a20e-c204-48a9-b22b-6783e73221e6"]}],"mendeley":{"formattedCitation":"(Byczek et al., 2018)","plainTextFormattedCitation":"(Byczek et al., 2018)","previouslyFormattedCitation":"(Byczek et al., 2018)"},"properties":{"noteIndex":0},"schema":"https://github.com/citation-style-language/schema/raw/master/csl-citation.json"}</w:instrText>
      </w:r>
      <w:r w:rsidR="00CF02DF" w:rsidRPr="00F64A04">
        <w:rPr>
          <w:rFonts w:ascii="Century" w:hAnsi="Century" w:cs="Times New Roman"/>
          <w:sz w:val="24"/>
          <w:szCs w:val="24"/>
          <w:shd w:val="clear" w:color="auto" w:fill="FFFFFF"/>
          <w:lang w:val="id-ID"/>
        </w:rPr>
        <w:fldChar w:fldCharType="separate"/>
      </w:r>
      <w:r w:rsidR="00CF02DF" w:rsidRPr="00F64A04">
        <w:rPr>
          <w:rFonts w:ascii="Century" w:hAnsi="Century" w:cs="Times New Roman"/>
          <w:noProof/>
          <w:sz w:val="24"/>
          <w:szCs w:val="24"/>
          <w:shd w:val="clear" w:color="auto" w:fill="FFFFFF"/>
          <w:lang w:val="id-ID"/>
        </w:rPr>
        <w:t>(Byczek et al., 2018)</w:t>
      </w:r>
      <w:r w:rsidR="00CF02DF" w:rsidRPr="00F64A04">
        <w:rPr>
          <w:rFonts w:ascii="Century" w:hAnsi="Century" w:cs="Times New Roman"/>
          <w:sz w:val="24"/>
          <w:szCs w:val="24"/>
          <w:shd w:val="clear" w:color="auto" w:fill="FFFFFF"/>
          <w:lang w:val="id-ID"/>
        </w:rPr>
        <w:fldChar w:fldCharType="end"/>
      </w:r>
      <w:r w:rsidR="00CF02DF" w:rsidRPr="00F64A04">
        <w:rPr>
          <w:rFonts w:ascii="Century" w:hAnsi="Century" w:cs="Times New Roman"/>
          <w:sz w:val="24"/>
          <w:szCs w:val="24"/>
          <w:shd w:val="clear" w:color="auto" w:fill="FFFFFF"/>
          <w:lang w:val="id-ID"/>
        </w:rPr>
        <w:t xml:space="preserve">; </w:t>
      </w:r>
      <w:r w:rsidR="00CF02DF" w:rsidRPr="00F64A04">
        <w:rPr>
          <w:rFonts w:ascii="Century" w:hAnsi="Century" w:cs="Times New Roman"/>
          <w:sz w:val="24"/>
          <w:szCs w:val="24"/>
          <w:shd w:val="clear" w:color="auto" w:fill="FFFFFF"/>
          <w:lang w:val="id-ID"/>
        </w:rPr>
        <w:fldChar w:fldCharType="begin" w:fldLock="1"/>
      </w:r>
      <w:r w:rsidR="00CF02DF" w:rsidRPr="00F64A04">
        <w:rPr>
          <w:rFonts w:ascii="Century" w:hAnsi="Century" w:cs="Times New Roman"/>
          <w:sz w:val="24"/>
          <w:szCs w:val="24"/>
          <w:shd w:val="clear" w:color="auto" w:fill="FFFFFF"/>
          <w:lang w:val="id-ID"/>
        </w:rPr>
        <w:instrText>ADDIN CSL_CITATION {"citationItems":[{"id":"ITEM-1","itemData":{"DOI":"10.1016/j.ecoser.2018.12.009","ISSN":"22120416","abstract":"Recent years have witnessed growing interest in applying ecosystem service (ES) frameworks to promote holistic decision-making and develop sustainable aquaculture. The goal of this review was to analyze the status quo of research on aquaculture ES and identify knowledge gaps and research priorities to better align ES with holistic decision-making. This study conducted a systematic review of the academic literature and analyzed the coverage of aquaculture ES across 94 publications. The research field has evolved substantially in the last ten years, reaching a multidisciplinary audience around the world. While research coverage included all major production environments (coastal marine, brackishwater, and freshwater) and cultured species groups (finfish, bivalves, crustaceans, and seaweeds), emphasis is currently limited towards certain types of aquaculture and study areas (namely, brackishwater shrimp farming). This review found a flexible but inconsistent application of ES concepts and methods to support multiple decision-contexts including policy, development, and conservation. This paper proposes a research agenda to address research gaps, adopt more holistic ES-driven research, and apply consistent and comparable ES measures through an aquaculture lens. Ultimately, this should be supported by a shift in thinking that frames aquaculture as ‘aqua-ecosystems’, recognizing aquaculture as fundamentally embedded within linked social and ecological systems.","author":[{"dropping-particle":"","family":"Weitzman","given":"Jenny","non-dropping-particle":"","parse-names":false,"suffix":""}],"container-title":"Ecosystem Services","id":"ITEM-1","issued":{"date-parts":[["2019"]]},"title":"Applying the ecosystem services concept to aquaculture: A review of approaches, definitions, and uses","type":"article"},"uris":["http://www.mendeley.com/documents/?uuid=b0ff17b7-31fb-4f1a-8ca6-f01c2ce7ebce"]}],"mendeley":{"formattedCitation":"(Weitzman, 2019)","plainTextFormattedCitation":"(Weitzman, 2019)","previouslyFormattedCitation":"(Weitzman, 2019)"},"properties":{"noteIndex":0},"schema":"https://github.com/citation-style-language/schema/raw/master/csl-citation.json"}</w:instrText>
      </w:r>
      <w:r w:rsidR="00CF02DF" w:rsidRPr="00F64A04">
        <w:rPr>
          <w:rFonts w:ascii="Century" w:hAnsi="Century" w:cs="Times New Roman"/>
          <w:sz w:val="24"/>
          <w:szCs w:val="24"/>
          <w:shd w:val="clear" w:color="auto" w:fill="FFFFFF"/>
          <w:lang w:val="id-ID"/>
        </w:rPr>
        <w:fldChar w:fldCharType="separate"/>
      </w:r>
      <w:r w:rsidR="00CF02DF" w:rsidRPr="00F64A04">
        <w:rPr>
          <w:rFonts w:ascii="Century" w:hAnsi="Century" w:cs="Times New Roman"/>
          <w:noProof/>
          <w:sz w:val="24"/>
          <w:szCs w:val="24"/>
          <w:shd w:val="clear" w:color="auto" w:fill="FFFFFF"/>
          <w:lang w:val="id-ID"/>
        </w:rPr>
        <w:t>(Weitzman, 2019)</w:t>
      </w:r>
      <w:r w:rsidR="00CF02DF" w:rsidRPr="00F64A04">
        <w:rPr>
          <w:rFonts w:ascii="Century" w:hAnsi="Century" w:cs="Times New Roman"/>
          <w:sz w:val="24"/>
          <w:szCs w:val="24"/>
          <w:shd w:val="clear" w:color="auto" w:fill="FFFFFF"/>
          <w:lang w:val="id-ID"/>
        </w:rPr>
        <w:fldChar w:fldCharType="end"/>
      </w:r>
      <w:r w:rsidR="00CF02DF" w:rsidRPr="00F64A04">
        <w:rPr>
          <w:rFonts w:ascii="Century" w:hAnsi="Century" w:cs="Times New Roman"/>
          <w:sz w:val="24"/>
          <w:szCs w:val="24"/>
          <w:shd w:val="clear" w:color="auto" w:fill="FFFFFF"/>
          <w:lang w:val="id-ID"/>
        </w:rPr>
        <w:t xml:space="preserve">; </w:t>
      </w:r>
      <w:r w:rsidR="00CF02DF" w:rsidRPr="00F64A04">
        <w:rPr>
          <w:rFonts w:ascii="Century" w:hAnsi="Century" w:cs="Times New Roman"/>
          <w:sz w:val="24"/>
          <w:szCs w:val="24"/>
          <w:shd w:val="clear" w:color="auto" w:fill="FFFFFF"/>
          <w:lang w:val="id-ID"/>
        </w:rPr>
        <w:fldChar w:fldCharType="begin" w:fldLock="1"/>
      </w:r>
      <w:r w:rsidR="00CF02DF" w:rsidRPr="00F64A04">
        <w:rPr>
          <w:rFonts w:ascii="Century" w:hAnsi="Century" w:cs="Times New Roman"/>
          <w:sz w:val="24"/>
          <w:szCs w:val="24"/>
          <w:shd w:val="clear" w:color="auto" w:fill="FFFFFF"/>
          <w:lang w:val="id-ID"/>
        </w:rPr>
        <w:instrText>ADDIN CSL_CITATION {"citationItems":[{"id":"ITEM-1","itemData":{"DOI":"10.1111/jfb.14132","ISSN":"0022-1112","abstract":"This book advances discussions of values in fisheries by showing the rich theoretical insights and connections possible when value is grounded in a multi-dimensional social well being approach. Questions of value have long been a central, if often unacknowledged, concern in maritime studies and in research on fisheries. Social scientists have looked at changing perceptions of value as coastal regions and fisheries have industrialized, economic interconnections have deepened, ecosystems have been depleted, shifts in population have occurred, and governance arrangements have been transformed. With a focus on the diverse ways in which small-scale fisheries are valued, the contributions to this volume address these and other themes through cases from numerous countries in Asia, Europe, and Latin America. “This volume provides a timely contribution to the development of new approaches that seek to capture the complexity of how fisheries can be understood beyond standard mo no-dimensional, and often economic, interpretations. Each chapter makes a clear and stand-alone contribution to conceptual and methodological advancement, and collectively these works cover a wide range of frameworks and schools of thought.” Dr Sarah Coulthard, Senior Lecturer in International Development, Northumbria University, UK “The list of contributing authors [is] impressive and covers a wide geographical range of illustrative examples, [which] helps to demonstrate the global value of small-scale fisheries.” Professor J. Allister McGregor, Professor in Political Economy, the University of Sheffield, UK. Foreword: Social Wellbeing and the Valuesof Small-Scale Fisheries; Preface and Acknowledgments; Contents; Contributors; Chapter 1: The Values of Small-Scale Fisheries; 1.1 Introduction; 1.2 The Values of Small-Scale Fisheries; 1.3 Social Wellbeing as a Guide for Analyzing the Values of Small-Scale Fisheries; 1.4 Operationalizing the Social Wellbeing Framework to Argue for the Values of Small-Scale Fisheries; 1.5 Contributions to the Volume; 1.6 Conclusion; References; Chapter 2: Co-constructing Cultural Ecosystem Services and Wellbeing Through a Place-Based Approach; 2.1 Introduction 2.2 Ecosystem Services2.3 Sense of Place, Cultural Ecosystem Services and SSF; 2.4 A Framework for Social Wellbeing; 2.5 Bringing It All Together; 2.6 A Co-constructed Approach; 2.7 Conclusion; References; Chapter 3: Symbols of Resilience and Contested Place Identity in the Coastal Fishing Towns of Crome…","author":[{"dropping-particle":"","family":"Winfield","given":"Ian J.","non-dropping-particle":"","parse-names":false,"suffix":""}],"container-title":"Journal of Fish Biology","id":"ITEM-1","issued":{"date-parts":[["2019"]]},"title":"Social wellbeing and the values of small</w:instrText>
      </w:r>
      <w:r w:rsidR="00CF02DF" w:rsidRPr="00F64A04">
        <w:rPr>
          <w:rFonts w:ascii="Times New Roman" w:hAnsi="Times New Roman" w:cs="Times New Roman"/>
          <w:sz w:val="24"/>
          <w:szCs w:val="24"/>
          <w:shd w:val="clear" w:color="auto" w:fill="FFFFFF"/>
          <w:lang w:val="id-ID"/>
        </w:rPr>
        <w:instrText>‐</w:instrText>
      </w:r>
      <w:r w:rsidR="00CF02DF" w:rsidRPr="00F64A04">
        <w:rPr>
          <w:rFonts w:ascii="Century" w:hAnsi="Century" w:cs="Times New Roman"/>
          <w:sz w:val="24"/>
          <w:szCs w:val="24"/>
          <w:shd w:val="clear" w:color="auto" w:fill="FFFFFF"/>
          <w:lang w:val="id-ID"/>
        </w:rPr>
        <w:instrText>scale fisheries","type":"article-journal"},"uris":["http://www.mendeley.com/documents/?uuid=958bd87c-a281-453e-b23b-8e921b525157"]}],"mendeley":{"formattedCitation":"(Winfield, 2019)","plainTextFormattedCitation":"(Winfield, 2019)","previouslyFormattedCitation":"(Winfield, 2019)"},"properties":{"noteIndex":0},"schema":"https://github.com/citation-style-language/schema/raw/master/csl-citation.json"}</w:instrText>
      </w:r>
      <w:r w:rsidR="00CF02DF" w:rsidRPr="00F64A04">
        <w:rPr>
          <w:rFonts w:ascii="Century" w:hAnsi="Century" w:cs="Times New Roman"/>
          <w:sz w:val="24"/>
          <w:szCs w:val="24"/>
          <w:shd w:val="clear" w:color="auto" w:fill="FFFFFF"/>
          <w:lang w:val="id-ID"/>
        </w:rPr>
        <w:fldChar w:fldCharType="separate"/>
      </w:r>
      <w:r w:rsidR="00CF02DF" w:rsidRPr="00F64A04">
        <w:rPr>
          <w:rFonts w:ascii="Century" w:hAnsi="Century" w:cs="Times New Roman"/>
          <w:noProof/>
          <w:sz w:val="24"/>
          <w:szCs w:val="24"/>
          <w:shd w:val="clear" w:color="auto" w:fill="FFFFFF"/>
          <w:lang w:val="id-ID"/>
        </w:rPr>
        <w:t>(Winfield, 2019)</w:t>
      </w:r>
      <w:r w:rsidR="00CF02DF" w:rsidRPr="00F64A04">
        <w:rPr>
          <w:rFonts w:ascii="Century" w:hAnsi="Century" w:cs="Times New Roman"/>
          <w:sz w:val="24"/>
          <w:szCs w:val="24"/>
          <w:shd w:val="clear" w:color="auto" w:fill="FFFFFF"/>
          <w:lang w:val="id-ID"/>
        </w:rPr>
        <w:fldChar w:fldCharType="end"/>
      </w:r>
      <w:r w:rsidRPr="00F64A04">
        <w:rPr>
          <w:rFonts w:ascii="Century" w:hAnsi="Century" w:cs="Times New Roman"/>
          <w:sz w:val="24"/>
          <w:szCs w:val="24"/>
          <w:shd w:val="clear" w:color="auto" w:fill="FFFFFF"/>
        </w:rPr>
        <w:t>.</w:t>
      </w:r>
    </w:p>
    <w:p w14:paraId="56740795" w14:textId="75856725" w:rsidR="002E6AC4" w:rsidRPr="00F64A04" w:rsidRDefault="002E6AC4" w:rsidP="00F64A04">
      <w:pPr>
        <w:shd w:val="clear" w:color="auto" w:fill="FFFFFF"/>
        <w:spacing w:after="0" w:line="360" w:lineRule="auto"/>
        <w:ind w:firstLine="562"/>
        <w:jc w:val="both"/>
        <w:rPr>
          <w:rFonts w:ascii="Century" w:hAnsi="Century" w:cs="Times New Roman"/>
          <w:sz w:val="24"/>
          <w:szCs w:val="24"/>
          <w:shd w:val="clear" w:color="auto" w:fill="FFFFFF"/>
        </w:rPr>
      </w:pPr>
      <w:r w:rsidRPr="00F64A04">
        <w:rPr>
          <w:rFonts w:ascii="Century" w:hAnsi="Century" w:cs="Times New Roman"/>
          <w:sz w:val="24"/>
          <w:szCs w:val="24"/>
          <w:shd w:val="clear" w:color="auto" w:fill="FFFFFF"/>
        </w:rPr>
        <w:t>Daya Lenting (</w:t>
      </w:r>
      <w:r w:rsidRPr="00F64A04">
        <w:rPr>
          <w:rFonts w:ascii="Century" w:hAnsi="Century" w:cs="Times New Roman"/>
          <w:i/>
          <w:iCs/>
          <w:sz w:val="24"/>
          <w:szCs w:val="24"/>
          <w:shd w:val="clear" w:color="auto" w:fill="FFFFFF"/>
        </w:rPr>
        <w:t>resilience</w:t>
      </w:r>
      <w:r w:rsidRPr="00F64A04">
        <w:rPr>
          <w:rFonts w:ascii="Century" w:hAnsi="Century" w:cs="Times New Roman"/>
          <w:sz w:val="24"/>
          <w:szCs w:val="24"/>
          <w:shd w:val="clear" w:color="auto" w:fill="FFFFFF"/>
        </w:rPr>
        <w:t>) merupakan suatu sistem untuk kembali lagi ke kondisi awal/semula setelah mengalami gangguan baik itu dengan cara bertahan ataupun beradaptasi dengan perubahan. Di dalam suatu ekosistem dimana pada kasus ini adalah Ekosistem Terumbu Karang membutuhkan suatu sistem yang dinamakan sistem daya lenting yang dapat membuat ekosistem tersebut ketika mendapat gangguan dari luar yang menyebabkan kesehatannya terganggu dapat bertahan dan pulih kembali sehingga saat ekosistem tersebut dapat kembali normal. Ada 2 (dua) komponen di dalam daya lenting yaitu: (a) Kemampuan untuk menyerap atau menahan dampak tekanan/stres (</w:t>
      </w:r>
      <w:r w:rsidRPr="00F64A04">
        <w:rPr>
          <w:rFonts w:ascii="Century" w:hAnsi="Century" w:cs="Times New Roman"/>
          <w:i/>
          <w:iCs/>
          <w:sz w:val="24"/>
          <w:szCs w:val="24"/>
          <w:shd w:val="clear" w:color="auto" w:fill="FFFFFF"/>
        </w:rPr>
        <w:t>resistance</w:t>
      </w:r>
      <w:r w:rsidRPr="00F64A04">
        <w:rPr>
          <w:rFonts w:ascii="Century" w:hAnsi="Century" w:cs="Times New Roman"/>
          <w:sz w:val="24"/>
          <w:szCs w:val="24"/>
          <w:shd w:val="clear" w:color="auto" w:fill="FFFFFF"/>
        </w:rPr>
        <w:t>); dan (b) Kemampuan untuk pulih (</w:t>
      </w:r>
      <w:r w:rsidRPr="00F64A04">
        <w:rPr>
          <w:rFonts w:ascii="Century" w:hAnsi="Century" w:cs="Times New Roman"/>
          <w:i/>
          <w:iCs/>
          <w:sz w:val="24"/>
          <w:szCs w:val="24"/>
          <w:shd w:val="clear" w:color="auto" w:fill="FFFFFF"/>
        </w:rPr>
        <w:t>recovery</w:t>
      </w:r>
      <w:r w:rsidRPr="00F64A04">
        <w:rPr>
          <w:rFonts w:ascii="Century" w:hAnsi="Century" w:cs="Times New Roman"/>
          <w:sz w:val="24"/>
          <w:szCs w:val="24"/>
          <w:shd w:val="clear" w:color="auto" w:fill="FFFFFF"/>
        </w:rPr>
        <w:t>)</w:t>
      </w:r>
      <w:r w:rsidR="00BD5905" w:rsidRPr="00F64A04">
        <w:rPr>
          <w:rFonts w:ascii="Century" w:hAnsi="Century" w:cs="Times New Roman"/>
          <w:sz w:val="24"/>
          <w:szCs w:val="24"/>
          <w:shd w:val="clear" w:color="auto" w:fill="FFFFFF"/>
          <w:lang w:val="id-ID"/>
        </w:rPr>
        <w:t xml:space="preserve"> </w:t>
      </w:r>
      <w:r w:rsidR="00BD5905" w:rsidRPr="00F64A04">
        <w:rPr>
          <w:rFonts w:ascii="Century" w:hAnsi="Century" w:cs="Times New Roman"/>
          <w:sz w:val="24"/>
          <w:szCs w:val="24"/>
          <w:shd w:val="clear" w:color="auto" w:fill="FFFFFF"/>
          <w:lang w:val="id-ID"/>
        </w:rPr>
        <w:fldChar w:fldCharType="begin" w:fldLock="1"/>
      </w:r>
      <w:r w:rsidR="00BD5905" w:rsidRPr="00F64A04">
        <w:rPr>
          <w:rFonts w:ascii="Century" w:hAnsi="Century" w:cs="Times New Roman"/>
          <w:sz w:val="24"/>
          <w:szCs w:val="24"/>
          <w:shd w:val="clear" w:color="auto" w:fill="FFFFFF"/>
          <w:lang w:val="id-ID"/>
        </w:rPr>
        <w:instrText>ADDIN CSL_CITATION {"citationItems":[{"id":"ITEM-1","itemData":{"DOI":"10.1098/rstb.2010.0143","ISSN":"14712970","PMID":"20713396","abstract":"Agricultural ecosystems provide humans with food, forage, bioenergy and pharmaceuticals and are essential to human wellbeing. These systems rely on ecosystem services provided by natural ecosystems, including pollination, biological pest control, maintenance of soil structure and fertility, nutrient cycling and hydrological services. Preliminary assessments indicate that the value of these ecosystem services to agriculture is enormous and often underappreciated. Agroecosystems also produce a variety of ecosystem services, such as regulation of soil and water quality, carbon sequestration, support for biodiversity and cultural services. Depending on management practices, agriculture can also be the source of numerous disservices, including loss of wildlife habitat, nutrient runoff, sedimentation of waterways, greenhouse gas emissions, and pesticide poisoning of humans and non-target species. The tradeoffs that may occur between provisioning services and other ecosystem services and disservices should be evaluated in terms of spatial scale, temporal scale and reversibility. As more effective methods for valuing ecosystem services become available, the potential for 'win-win' scenarios increases. Under all scenarios, appropriate agricultural management practices are critical to realizing the benefits of ecosystem services and reducing disservices from agricultural activities. © 2010 The Royal Society.","author":[{"dropping-particle":"","family":"Power","given":"Alison G.","non-dropping-particle":"","parse-names":false,"suffix":""}],"container-title":"Philosophical Transactions of the Royal Society B: Biological Sciences","id":"ITEM-1","issued":{"date-parts":[["2010"]]},"title":"Ecosystem services and agriculture: Tradeoffs and synergies","type":"article"},"uris":["http://www.mendeley.com/documents/?uuid=513668d8-a6f3-4f1c-bcc3-98e65c2a8357"]}],"mendeley":{"formattedCitation":"(Power, 2010)","plainTextFormattedCitation":"(Power, 2010)","previouslyFormattedCitation":"(Power, 2010)"},"properties":{"noteIndex":0},"schema":"https://github.com/citation-style-language/schema/raw/master/csl-citation.json"}</w:instrText>
      </w:r>
      <w:r w:rsidR="00BD5905" w:rsidRPr="00F64A04">
        <w:rPr>
          <w:rFonts w:ascii="Century" w:hAnsi="Century" w:cs="Times New Roman"/>
          <w:sz w:val="24"/>
          <w:szCs w:val="24"/>
          <w:shd w:val="clear" w:color="auto" w:fill="FFFFFF"/>
          <w:lang w:val="id-ID"/>
        </w:rPr>
        <w:fldChar w:fldCharType="separate"/>
      </w:r>
      <w:r w:rsidR="00BD5905" w:rsidRPr="00F64A04">
        <w:rPr>
          <w:rFonts w:ascii="Century" w:hAnsi="Century" w:cs="Times New Roman"/>
          <w:noProof/>
          <w:sz w:val="24"/>
          <w:szCs w:val="24"/>
          <w:shd w:val="clear" w:color="auto" w:fill="FFFFFF"/>
          <w:lang w:val="id-ID"/>
        </w:rPr>
        <w:t>(Power, 2010)</w:t>
      </w:r>
      <w:r w:rsidR="00BD5905" w:rsidRPr="00F64A04">
        <w:rPr>
          <w:rFonts w:ascii="Century" w:hAnsi="Century" w:cs="Times New Roman"/>
          <w:sz w:val="24"/>
          <w:szCs w:val="24"/>
          <w:shd w:val="clear" w:color="auto" w:fill="FFFFFF"/>
          <w:lang w:val="id-ID"/>
        </w:rPr>
        <w:fldChar w:fldCharType="end"/>
      </w:r>
      <w:r w:rsidR="00BD5905" w:rsidRPr="00F64A04">
        <w:rPr>
          <w:rFonts w:ascii="Century" w:hAnsi="Century" w:cs="Times New Roman"/>
          <w:sz w:val="24"/>
          <w:szCs w:val="24"/>
          <w:shd w:val="clear" w:color="auto" w:fill="FFFFFF"/>
          <w:lang w:val="id-ID"/>
        </w:rPr>
        <w:t xml:space="preserve">; </w:t>
      </w:r>
      <w:r w:rsidR="00BD5905" w:rsidRPr="00F64A04">
        <w:rPr>
          <w:rFonts w:ascii="Century" w:hAnsi="Century" w:cs="Times New Roman"/>
          <w:sz w:val="24"/>
          <w:szCs w:val="24"/>
          <w:shd w:val="clear" w:color="auto" w:fill="FFFFFF"/>
          <w:lang w:val="id-ID"/>
        </w:rPr>
        <w:fldChar w:fldCharType="begin" w:fldLock="1"/>
      </w:r>
      <w:r w:rsidR="0029716B" w:rsidRPr="00F64A04">
        <w:rPr>
          <w:rFonts w:ascii="Century" w:hAnsi="Century" w:cs="Times New Roman"/>
          <w:sz w:val="24"/>
          <w:szCs w:val="24"/>
          <w:shd w:val="clear" w:color="auto" w:fill="FFFFFF"/>
          <w:lang w:val="id-ID"/>
        </w:rPr>
        <w:instrText>ADDIN CSL_CITATION {"citationItems":[{"id":"ITEM-1","itemData":{"DOI":"10.1016/j.cub.2017.04.060","ISSN":"09609822","abstract":"The oceans appear ideal for biodiversity — they have unlimited water, a large area, are well connected, have less extreme temperatures than on land, and contain more phyla and classes than land and fresh waters. Yet only 16% of all named species on Earth are marine. Species richness decreases with depth in the ocean, reflecting wider geographic ranges of deep sea than coastal species. Here, we assess how many marine species are named and estimated to exist, paying particular regard to whether discoveries of deep-sea organisms, microbes and parasites will change the proportion of terrestrial to marine species. We then review what factors have led to species diversification, and how this knowledge informs conservation priorities. The implications of this understanding for marine conservation are that the species most vulnerable to extinction will be large and endemic. Unfortunately, these species are also the most threatened by human impacts. Such threats now extend globally, and thus the only refuges for these species will be large, permanent, fully protected marine reserves.","author":[{"dropping-particle":"","family":"Costello","given":"Mark J.","non-dropping-particle":"","parse-names":false,"suffix":""},{"dropping-particle":"","family":"Chaudhary","given":"Chhaya","non-dropping-particle":"","parse-names":false,"suffix":""}],"container-title":"Current Biology","id":"ITEM-1","issued":{"date-parts":[["2017"]]},"title":"Marine Biodiversity, Biogeography, Deep-Sea Gradients, and Conservation","type":"article"},"uris":["http://www.mendeley.com/documents/?uuid=3a507bd1-fae3-4db2-99e1-e39981a6017c"]}],"mendeley":{"formattedCitation":"(Costello &amp; Chaudhary, 2017)","plainTextFormattedCitation":"(Costello &amp; Chaudhary, 2017)","previouslyFormattedCitation":"(Costello &amp; Chaudhary, 2017)"},"properties":{"noteIndex":0},"schema":"https://github.com/citation-style-language/schema/raw/master/csl-citation.json"}</w:instrText>
      </w:r>
      <w:r w:rsidR="00BD5905" w:rsidRPr="00F64A04">
        <w:rPr>
          <w:rFonts w:ascii="Century" w:hAnsi="Century" w:cs="Times New Roman"/>
          <w:sz w:val="24"/>
          <w:szCs w:val="24"/>
          <w:shd w:val="clear" w:color="auto" w:fill="FFFFFF"/>
          <w:lang w:val="id-ID"/>
        </w:rPr>
        <w:fldChar w:fldCharType="separate"/>
      </w:r>
      <w:r w:rsidR="00BD5905" w:rsidRPr="00F64A04">
        <w:rPr>
          <w:rFonts w:ascii="Century" w:hAnsi="Century" w:cs="Times New Roman"/>
          <w:noProof/>
          <w:sz w:val="24"/>
          <w:szCs w:val="24"/>
          <w:shd w:val="clear" w:color="auto" w:fill="FFFFFF"/>
          <w:lang w:val="id-ID"/>
        </w:rPr>
        <w:t>(Costello &amp; Chaudhary, 2017)</w:t>
      </w:r>
      <w:r w:rsidR="00BD5905" w:rsidRPr="00F64A04">
        <w:rPr>
          <w:rFonts w:ascii="Century" w:hAnsi="Century" w:cs="Times New Roman"/>
          <w:sz w:val="24"/>
          <w:szCs w:val="24"/>
          <w:shd w:val="clear" w:color="auto" w:fill="FFFFFF"/>
          <w:lang w:val="id-ID"/>
        </w:rPr>
        <w:fldChar w:fldCharType="end"/>
      </w:r>
      <w:r w:rsidRPr="00F64A04">
        <w:rPr>
          <w:rFonts w:ascii="Century" w:hAnsi="Century" w:cs="Times New Roman"/>
          <w:sz w:val="24"/>
          <w:szCs w:val="24"/>
          <w:shd w:val="clear" w:color="auto" w:fill="FFFFFF"/>
        </w:rPr>
        <w:t>.</w:t>
      </w:r>
    </w:p>
    <w:p w14:paraId="278179D5" w14:textId="24D60941" w:rsidR="00201E4A" w:rsidRPr="00F64A04" w:rsidRDefault="00201E4A" w:rsidP="00F64A04">
      <w:pPr>
        <w:shd w:val="clear" w:color="auto" w:fill="FFFFFF"/>
        <w:spacing w:after="0" w:line="360" w:lineRule="auto"/>
        <w:ind w:firstLine="562"/>
        <w:jc w:val="both"/>
        <w:rPr>
          <w:rFonts w:ascii="Century" w:hAnsi="Century" w:cs="Times New Roman"/>
          <w:sz w:val="24"/>
          <w:szCs w:val="24"/>
          <w:shd w:val="clear" w:color="auto" w:fill="FFFFFF"/>
          <w:lang w:val="id-ID"/>
        </w:rPr>
      </w:pPr>
      <w:r w:rsidRPr="00F64A04">
        <w:rPr>
          <w:rFonts w:ascii="Century" w:hAnsi="Century" w:cs="Times New Roman"/>
          <w:sz w:val="24"/>
          <w:szCs w:val="24"/>
          <w:shd w:val="clear" w:color="auto" w:fill="FFFFFF"/>
          <w:lang w:val="id-ID"/>
        </w:rPr>
        <w:t xml:space="preserve">Mencermati aspek kebermanfaatan tradisi budaya </w:t>
      </w:r>
      <w:r w:rsidRPr="00F64A04">
        <w:rPr>
          <w:rFonts w:ascii="Century" w:hAnsi="Century" w:cs="Times New Roman"/>
          <w:i/>
          <w:iCs/>
          <w:sz w:val="24"/>
          <w:szCs w:val="24"/>
          <w:shd w:val="clear" w:color="auto" w:fill="FFFFFF"/>
          <w:lang w:val="id-ID"/>
        </w:rPr>
        <w:t>Mulung</w:t>
      </w:r>
      <w:r w:rsidRPr="00F64A04">
        <w:rPr>
          <w:rFonts w:ascii="Century" w:hAnsi="Century" w:cs="Times New Roman"/>
          <w:sz w:val="24"/>
          <w:szCs w:val="24"/>
          <w:shd w:val="clear" w:color="auto" w:fill="FFFFFF"/>
          <w:lang w:val="id-ID"/>
        </w:rPr>
        <w:t xml:space="preserve"> baik dari sisi ekologi terhadap lingkunga</w:t>
      </w:r>
      <w:r w:rsidR="0049027F" w:rsidRPr="00F64A04">
        <w:rPr>
          <w:rFonts w:ascii="Century" w:hAnsi="Century" w:cs="Times New Roman"/>
          <w:sz w:val="24"/>
          <w:szCs w:val="24"/>
          <w:shd w:val="clear" w:color="auto" w:fill="FFFFFF"/>
          <w:lang w:val="id-ID"/>
        </w:rPr>
        <w:t>n</w:t>
      </w:r>
      <w:r w:rsidRPr="00F64A04">
        <w:rPr>
          <w:rFonts w:ascii="Century" w:hAnsi="Century" w:cs="Times New Roman"/>
          <w:sz w:val="24"/>
          <w:szCs w:val="24"/>
          <w:shd w:val="clear" w:color="auto" w:fill="FFFFFF"/>
          <w:lang w:val="id-ID"/>
        </w:rPr>
        <w:t xml:space="preserve"> maupun peningkatan ekonomi masyarakat nelayan dan </w:t>
      </w:r>
      <w:r w:rsidRPr="00F64A04">
        <w:rPr>
          <w:rFonts w:ascii="Century" w:hAnsi="Century" w:cs="Times New Roman"/>
          <w:sz w:val="24"/>
          <w:szCs w:val="24"/>
          <w:shd w:val="clear" w:color="auto" w:fill="FFFFFF"/>
          <w:lang w:val="id-ID"/>
        </w:rPr>
        <w:lastRenderedPageBreak/>
        <w:t xml:space="preserve">pedagang dipesisir </w:t>
      </w:r>
      <w:r w:rsidR="00AB1C36" w:rsidRPr="00F64A04">
        <w:rPr>
          <w:rFonts w:ascii="Century" w:hAnsi="Century" w:cs="Times New Roman"/>
          <w:sz w:val="24"/>
          <w:szCs w:val="24"/>
          <w:shd w:val="clear" w:color="auto" w:fill="FFFFFF"/>
          <w:lang w:val="id-ID"/>
        </w:rPr>
        <w:t xml:space="preserve">Baranusa </w:t>
      </w:r>
      <w:r w:rsidRPr="00F64A04">
        <w:rPr>
          <w:rFonts w:ascii="Century" w:hAnsi="Century" w:cs="Times New Roman"/>
          <w:sz w:val="24"/>
          <w:szCs w:val="24"/>
          <w:shd w:val="clear" w:color="auto" w:fill="FFFFFF"/>
          <w:lang w:val="id-ID"/>
        </w:rPr>
        <w:t xml:space="preserve">perlu dilakukan upaya-upaya untuk mengembalikan tradisi budaya </w:t>
      </w:r>
      <w:r w:rsidR="00AB1C36" w:rsidRPr="00F64A04">
        <w:rPr>
          <w:rFonts w:ascii="Century" w:hAnsi="Century" w:cs="Times New Roman"/>
          <w:i/>
          <w:iCs/>
          <w:sz w:val="24"/>
          <w:szCs w:val="24"/>
          <w:shd w:val="clear" w:color="auto" w:fill="FFFFFF"/>
          <w:lang w:val="id-ID"/>
        </w:rPr>
        <w:t>Mulung</w:t>
      </w:r>
      <w:r w:rsidR="00AB1C36" w:rsidRPr="00F64A04">
        <w:rPr>
          <w:rFonts w:ascii="Century" w:hAnsi="Century" w:cs="Times New Roman"/>
          <w:sz w:val="24"/>
          <w:szCs w:val="24"/>
          <w:shd w:val="clear" w:color="auto" w:fill="FFFFFF"/>
          <w:lang w:val="id-ID"/>
        </w:rPr>
        <w:t xml:space="preserve"> </w:t>
      </w:r>
      <w:r w:rsidRPr="00F64A04">
        <w:rPr>
          <w:rFonts w:ascii="Century" w:hAnsi="Century" w:cs="Times New Roman"/>
          <w:sz w:val="24"/>
          <w:szCs w:val="24"/>
          <w:shd w:val="clear" w:color="auto" w:fill="FFFFFF"/>
          <w:lang w:val="id-ID"/>
        </w:rPr>
        <w:t>dimasyarakat rumpun adat Baranusa, menuju pengelolaan sumberdaya perairan berwawasan</w:t>
      </w:r>
      <w:r w:rsidR="00304032" w:rsidRPr="00F64A04">
        <w:rPr>
          <w:rFonts w:ascii="Century" w:hAnsi="Century" w:cs="Times New Roman"/>
          <w:sz w:val="24"/>
          <w:szCs w:val="24"/>
          <w:shd w:val="clear" w:color="auto" w:fill="FFFFFF"/>
          <w:lang w:val="id-ID"/>
        </w:rPr>
        <w:t xml:space="preserve"> lingkungan demi ketersediaan sumberdaya untuk masa depan</w:t>
      </w:r>
      <w:r w:rsidR="0029716B" w:rsidRPr="00F64A04">
        <w:rPr>
          <w:rFonts w:ascii="Century" w:hAnsi="Century" w:cs="Times New Roman"/>
          <w:sz w:val="24"/>
          <w:szCs w:val="24"/>
          <w:shd w:val="clear" w:color="auto" w:fill="FFFFFF"/>
          <w:lang w:val="id-ID"/>
        </w:rPr>
        <w:t xml:space="preserve"> </w:t>
      </w:r>
      <w:r w:rsidR="0029716B" w:rsidRPr="00F64A04">
        <w:rPr>
          <w:rFonts w:ascii="Century" w:hAnsi="Century" w:cs="Times New Roman"/>
          <w:sz w:val="24"/>
          <w:szCs w:val="24"/>
          <w:shd w:val="clear" w:color="auto" w:fill="FFFFFF"/>
          <w:lang w:val="id-ID"/>
        </w:rPr>
        <w:fldChar w:fldCharType="begin" w:fldLock="1"/>
      </w:r>
      <w:r w:rsidR="0029716B" w:rsidRPr="00F64A04">
        <w:rPr>
          <w:rFonts w:ascii="Century" w:hAnsi="Century" w:cs="Times New Roman"/>
          <w:sz w:val="24"/>
          <w:szCs w:val="24"/>
          <w:shd w:val="clear" w:color="auto" w:fill="FFFFFF"/>
          <w:lang w:val="id-ID"/>
        </w:rPr>
        <w:instrText>ADDIN CSL_CITATION {"citationItems":[{"id":"ITEM-1","itemData":{"DOI":"10.1016/j.imic.2012.11.007","ISSN":"22126821","abstract":"Land and water, landscape and seascape, nature and culture, communication and isolation, island and islanders are inseparable dualities. In this introductory paper of the new journal on Marine and Island Cultures, the relationship between these dualities is discussed and a few key concepts such as insularity, isolation, island laboratories and biocultural diversity are mentioned.","author":[{"dropping-particle":"","family":"Pungetti","given":"Gloria","non-dropping-particle":"","parse-names":false,"suffix":""}],"container-title":"Journal of Marine and Island Cultures","id":"ITEM-1","issued":{"date-parts":[["2012"]]},"title":"Islands, culture, landscape and seascape","type":"article-journal"},"uris":["http://www.mendeley.com/documents/?uuid=2e438425-f590-4381-b506-151f82fad315"]}],"mendeley":{"formattedCitation":"(Pungetti, 2012)","plainTextFormattedCitation":"(Pungetti, 2012)","previouslyFormattedCitation":"(Pungetti, 2012)"},"properties":{"noteIndex":0},"schema":"https://github.com/citation-style-language/schema/raw/master/csl-citation.json"}</w:instrText>
      </w:r>
      <w:r w:rsidR="0029716B" w:rsidRPr="00F64A04">
        <w:rPr>
          <w:rFonts w:ascii="Century" w:hAnsi="Century" w:cs="Times New Roman"/>
          <w:sz w:val="24"/>
          <w:szCs w:val="24"/>
          <w:shd w:val="clear" w:color="auto" w:fill="FFFFFF"/>
          <w:lang w:val="id-ID"/>
        </w:rPr>
        <w:fldChar w:fldCharType="separate"/>
      </w:r>
      <w:r w:rsidR="0029716B" w:rsidRPr="00F64A04">
        <w:rPr>
          <w:rFonts w:ascii="Century" w:hAnsi="Century" w:cs="Times New Roman"/>
          <w:noProof/>
          <w:sz w:val="24"/>
          <w:szCs w:val="24"/>
          <w:shd w:val="clear" w:color="auto" w:fill="FFFFFF"/>
          <w:lang w:val="id-ID"/>
        </w:rPr>
        <w:t>(Pungetti, 2012)</w:t>
      </w:r>
      <w:r w:rsidR="0029716B" w:rsidRPr="00F64A04">
        <w:rPr>
          <w:rFonts w:ascii="Century" w:hAnsi="Century" w:cs="Times New Roman"/>
          <w:sz w:val="24"/>
          <w:szCs w:val="24"/>
          <w:shd w:val="clear" w:color="auto" w:fill="FFFFFF"/>
          <w:lang w:val="id-ID"/>
        </w:rPr>
        <w:fldChar w:fldCharType="end"/>
      </w:r>
      <w:r w:rsidR="0029716B" w:rsidRPr="00F64A04">
        <w:rPr>
          <w:rFonts w:ascii="Century" w:hAnsi="Century" w:cs="Times New Roman"/>
          <w:sz w:val="24"/>
          <w:szCs w:val="24"/>
          <w:shd w:val="clear" w:color="auto" w:fill="FFFFFF"/>
          <w:lang w:val="id-ID"/>
        </w:rPr>
        <w:t xml:space="preserve">; </w:t>
      </w:r>
      <w:r w:rsidR="0029716B" w:rsidRPr="00F64A04">
        <w:rPr>
          <w:rFonts w:ascii="Century" w:hAnsi="Century" w:cs="Times New Roman"/>
          <w:sz w:val="24"/>
          <w:szCs w:val="24"/>
          <w:shd w:val="clear" w:color="auto" w:fill="FFFFFF"/>
          <w:lang w:val="id-ID"/>
        </w:rPr>
        <w:fldChar w:fldCharType="begin" w:fldLock="1"/>
      </w:r>
      <w:r w:rsidR="0029716B" w:rsidRPr="00F64A04">
        <w:rPr>
          <w:rFonts w:ascii="Century" w:hAnsi="Century" w:cs="Times New Roman"/>
          <w:sz w:val="24"/>
          <w:szCs w:val="24"/>
          <w:shd w:val="clear" w:color="auto" w:fill="FFFFFF"/>
          <w:lang w:val="id-ID"/>
        </w:rPr>
        <w:instrText>ADDIN CSL_CITATION {"citationItems":[{"id":"ITEM-1","itemData":{"DOI":"10.1007/978-3-319-60750-4_5","abstract":"This book advances discussions of values in fisheries by showing the rich theoretical insights and connections possible when value is grounded in a multi-dimensional social well being approach. Questions of value have long been a central, if often unacknowledged, concern in maritime studies and in research on fisheries. Social scientists have looked at changing perceptions of value as coastal regions and fisheries have industrialized, economic interconnections have deepened, ecosystems have been depleted, shifts in population have occurred, and governance arrangements have been transformed. With a focus on the diverse ways in which small-scale fisheries are valued, the contributions to this volume address these and other themes through cases from numerous countries in Asia, Europe, and Latin America. “This volume provides a timely contribution to the development of new approaches that seek to capture the complexity of how fisheries can be understood beyond standard mo no-dimensional, and often economic, interpretations. Each chapter makes a clear and stand-alone contribution to conceptual and methodological advancement, and collectively these works cover a wide range of frameworks and schools of thought.” Dr Sarah Coulthard, Senior Lecturer in International Development, Northumbria University, UK “The list of contributing authors [is] impressive and covers a wide geographical range of illustrative examples, [which] helps to demonstrate the global value of small-scale fisheries.” Professor J. Allister McGregor, Professor in Political Economy, the University of Sheffield, UK. Foreword: Social Wellbeing and the Valuesof Small-Scale Fisheries; Preface and Acknowledgments; Contents; Contributors; Chapter 1: The Values of Small-Scale Fisheries; 1.1 Introduction; 1.2 The Values of Small-Scale Fisheries; 1.3 Social Wellbeing as a Guide for Analyzing the Values of Small-Scale Fisheries; 1.4 Operationalizing the Social Wellbeing Framework to Argue for the Values of Small-Scale Fisheries; 1.5 Contributions to the Volume; 1.6 Conclusion; References; Chapter 2: Co-constructing Cultural Ecosystem Services and Wellbeing Through a Place-Based Approach; 2.1 Introduction 2.2 Ecosystem Services2.3 Sense of Place, Cultural Ecosystem Services and SSF; 2.4 A Framework for Social Wellbeing; 2.5 Bringing It All Together; 2.6 A Co-constructed Approach; 2.7 Conclusion; References; Chapter 3: Symbols of Resilience and Contested Place Identity in the Coastal Fishing Towns of Crome…","author":[{"dropping-particle":"","family":"Stacey","given":"Natasha","non-dropping-particle":"","parse-names":false,"suffix":""},{"dropping-particle":"","family":"Steenbergen","given":"Dirk J.","non-dropping-particle":"","parse-names":false,"suffix":""},{"dropping-particle":"","family":"Clifton","given":"Julian","non-dropping-particle":"","parse-names":false,"suffix":""},{"dropping-particle":"","family":"Acciaioli","given":"Greg","non-dropping-particle":"","parse-names":false,"suffix":""}],"id":"ITEM-1","issued":{"date-parts":[["2018"]]},"title":"Understanding Social Wellbeing and Values of Small-Scale Fisheries amongst the Sama-Bajau of Archipelagic Southeast Asia","type":"chapter"},"uris":["http://www.mendeley.com/documents/?uuid=65b98b93-b830-4895-822c-96e44ab056fa"]}],"mendeley":{"formattedCitation":"(Stacey et al., 2018)","plainTextFormattedCitation":"(Stacey et al., 2018)","previouslyFormattedCitation":"(Stacey et al., 2018)"},"properties":{"noteIndex":0},"schema":"https://github.com/citation-style-language/schema/raw/master/csl-citation.json"}</w:instrText>
      </w:r>
      <w:r w:rsidR="0029716B" w:rsidRPr="00F64A04">
        <w:rPr>
          <w:rFonts w:ascii="Century" w:hAnsi="Century" w:cs="Times New Roman"/>
          <w:sz w:val="24"/>
          <w:szCs w:val="24"/>
          <w:shd w:val="clear" w:color="auto" w:fill="FFFFFF"/>
          <w:lang w:val="id-ID"/>
        </w:rPr>
        <w:fldChar w:fldCharType="separate"/>
      </w:r>
      <w:r w:rsidR="0029716B" w:rsidRPr="00F64A04">
        <w:rPr>
          <w:rFonts w:ascii="Century" w:hAnsi="Century" w:cs="Times New Roman"/>
          <w:noProof/>
          <w:sz w:val="24"/>
          <w:szCs w:val="24"/>
          <w:shd w:val="clear" w:color="auto" w:fill="FFFFFF"/>
          <w:lang w:val="id-ID"/>
        </w:rPr>
        <w:t>(Stacey et al., 2018)</w:t>
      </w:r>
      <w:r w:rsidR="0029716B" w:rsidRPr="00F64A04">
        <w:rPr>
          <w:rFonts w:ascii="Century" w:hAnsi="Century" w:cs="Times New Roman"/>
          <w:sz w:val="24"/>
          <w:szCs w:val="24"/>
          <w:shd w:val="clear" w:color="auto" w:fill="FFFFFF"/>
          <w:lang w:val="id-ID"/>
        </w:rPr>
        <w:fldChar w:fldCharType="end"/>
      </w:r>
      <w:r w:rsidR="00304032" w:rsidRPr="00F64A04">
        <w:rPr>
          <w:rFonts w:ascii="Century" w:hAnsi="Century" w:cs="Times New Roman"/>
          <w:sz w:val="24"/>
          <w:szCs w:val="24"/>
          <w:shd w:val="clear" w:color="auto" w:fill="FFFFFF"/>
          <w:lang w:val="id-ID"/>
        </w:rPr>
        <w:t>.</w:t>
      </w:r>
      <w:r w:rsidR="00AB1C36" w:rsidRPr="00F64A04">
        <w:rPr>
          <w:rFonts w:ascii="Century" w:hAnsi="Century" w:cs="Times New Roman"/>
          <w:sz w:val="24"/>
          <w:szCs w:val="24"/>
          <w:shd w:val="clear" w:color="auto" w:fill="FFFFFF"/>
          <w:lang w:val="id-ID"/>
        </w:rPr>
        <w:t xml:space="preserve"> Sesuai amanat Tridarma Perguruan Tinggi antara lain: Darma penelitian, Darma penelitian dan Darma Pengabdian, perguruan tinggi </w:t>
      </w:r>
      <w:r w:rsidR="0049027F" w:rsidRPr="00F64A04">
        <w:rPr>
          <w:rFonts w:ascii="Century" w:hAnsi="Century" w:cs="Times New Roman"/>
          <w:sz w:val="24"/>
          <w:szCs w:val="24"/>
          <w:shd w:val="clear" w:color="auto" w:fill="FFFFFF"/>
          <w:lang w:val="id-ID"/>
        </w:rPr>
        <w:t xml:space="preserve">berkewajiban </w:t>
      </w:r>
      <w:r w:rsidR="00AB1C36" w:rsidRPr="00F64A04">
        <w:rPr>
          <w:rFonts w:ascii="Century" w:hAnsi="Century" w:cs="Times New Roman"/>
          <w:sz w:val="24"/>
          <w:szCs w:val="24"/>
          <w:shd w:val="clear" w:color="auto" w:fill="FFFFFF"/>
          <w:lang w:val="id-ID"/>
        </w:rPr>
        <w:t>mengaplikasikan ilmu yang jabarkan dikelas ke tengah-tengah masyarakat sehingga masyarakat dapat terbantukan dalam perubahan pola pikir menuju masyarakat yang mandiri.</w:t>
      </w:r>
    </w:p>
    <w:p w14:paraId="558EF503" w14:textId="68AFD517" w:rsidR="00304032" w:rsidRPr="00F64A04" w:rsidRDefault="00304032" w:rsidP="00F64A04">
      <w:pPr>
        <w:shd w:val="clear" w:color="auto" w:fill="FFFFFF"/>
        <w:spacing w:after="0" w:line="360" w:lineRule="auto"/>
        <w:ind w:firstLine="562"/>
        <w:jc w:val="both"/>
        <w:rPr>
          <w:rFonts w:ascii="Century" w:hAnsi="Century" w:cs="Times New Roman"/>
          <w:sz w:val="24"/>
          <w:szCs w:val="24"/>
          <w:shd w:val="clear" w:color="auto" w:fill="FFFFFF"/>
          <w:lang w:val="id-ID"/>
        </w:rPr>
      </w:pPr>
      <w:r w:rsidRPr="00F64A04">
        <w:rPr>
          <w:rFonts w:ascii="Century" w:hAnsi="Century" w:cs="Times New Roman"/>
          <w:sz w:val="24"/>
          <w:szCs w:val="24"/>
          <w:shd w:val="clear" w:color="auto" w:fill="FFFFFF"/>
          <w:lang w:val="id-ID"/>
        </w:rPr>
        <w:t xml:space="preserve">Proses pelakasaan kegiatan </w:t>
      </w:r>
      <w:r w:rsidRPr="00F64A04">
        <w:rPr>
          <w:rFonts w:ascii="Century" w:hAnsi="Century" w:cs="Times New Roman"/>
          <w:i/>
          <w:iCs/>
          <w:sz w:val="24"/>
          <w:szCs w:val="24"/>
          <w:shd w:val="clear" w:color="auto" w:fill="FFFFFF"/>
          <w:lang w:val="id-ID"/>
        </w:rPr>
        <w:t>Mulung</w:t>
      </w:r>
      <w:r w:rsidRPr="00F64A04">
        <w:rPr>
          <w:rFonts w:ascii="Century" w:hAnsi="Century" w:cs="Times New Roman"/>
          <w:sz w:val="24"/>
          <w:szCs w:val="24"/>
          <w:shd w:val="clear" w:color="auto" w:fill="FFFFFF"/>
          <w:lang w:val="id-ID"/>
        </w:rPr>
        <w:t xml:space="preserve"> tidak berkesinambungan oleh sebab beberapa faktor antara lain: (a) keterlibatan masyarakat masih sebatas </w:t>
      </w:r>
      <w:r w:rsidR="005E1D1F" w:rsidRPr="00F64A04">
        <w:rPr>
          <w:rFonts w:ascii="Century" w:hAnsi="Century" w:cs="Times New Roman"/>
          <w:sz w:val="24"/>
          <w:szCs w:val="24"/>
          <w:shd w:val="clear" w:color="auto" w:fill="FFFFFF"/>
          <w:lang w:val="id-ID"/>
        </w:rPr>
        <w:t>pserta (objek) belum diberi kesempatan sendiri untuk mengelola; (b) pemahaman masyarakat tentang manfaat lingkungan yang sehat menunjang produktifitas perairan tergolong rendah. Oleh sebab itu melalui Kegiatan Pengabdian kepada Masyarakat (P</w:t>
      </w:r>
      <w:r w:rsidR="00D54C19" w:rsidRPr="00F64A04">
        <w:rPr>
          <w:rFonts w:ascii="Century" w:hAnsi="Century" w:cs="Times New Roman"/>
          <w:sz w:val="24"/>
          <w:szCs w:val="24"/>
          <w:shd w:val="clear" w:color="auto" w:fill="FFFFFF"/>
          <w:lang w:val="id-ID"/>
        </w:rPr>
        <w:t>k</w:t>
      </w:r>
      <w:r w:rsidR="005E1D1F" w:rsidRPr="00F64A04">
        <w:rPr>
          <w:rFonts w:ascii="Century" w:hAnsi="Century" w:cs="Times New Roman"/>
          <w:sz w:val="24"/>
          <w:szCs w:val="24"/>
          <w:shd w:val="clear" w:color="auto" w:fill="FFFFFF"/>
          <w:lang w:val="id-ID"/>
        </w:rPr>
        <w:t>M), kami berupaya melakukan penyuluhan</w:t>
      </w:r>
      <w:r w:rsidR="006B03A9" w:rsidRPr="00F64A04">
        <w:rPr>
          <w:rFonts w:ascii="Century" w:hAnsi="Century" w:cs="Times New Roman"/>
          <w:sz w:val="24"/>
          <w:szCs w:val="24"/>
          <w:shd w:val="clear" w:color="auto" w:fill="FFFFFF"/>
          <w:lang w:val="id-ID"/>
        </w:rPr>
        <w:t xml:space="preserve"> atau sosialisasi</w:t>
      </w:r>
      <w:r w:rsidR="005E1D1F" w:rsidRPr="00F64A04">
        <w:rPr>
          <w:rFonts w:ascii="Century" w:hAnsi="Century" w:cs="Times New Roman"/>
          <w:sz w:val="24"/>
          <w:szCs w:val="24"/>
          <w:shd w:val="clear" w:color="auto" w:fill="FFFFFF"/>
          <w:lang w:val="id-ID"/>
        </w:rPr>
        <w:t xml:space="preserve"> terhadap </w:t>
      </w:r>
      <w:r w:rsidR="00E00079" w:rsidRPr="00F64A04">
        <w:rPr>
          <w:rFonts w:ascii="Century" w:hAnsi="Century" w:cs="Times New Roman"/>
          <w:sz w:val="24"/>
          <w:szCs w:val="24"/>
          <w:shd w:val="clear" w:color="auto" w:fill="FFFFFF"/>
          <w:lang w:val="id-ID"/>
        </w:rPr>
        <w:t xml:space="preserve">masyarakat pesisir Baranusa </w:t>
      </w:r>
      <w:r w:rsidR="00050FEF" w:rsidRPr="00F64A04">
        <w:rPr>
          <w:rFonts w:ascii="Century" w:hAnsi="Century" w:cs="Times New Roman"/>
          <w:sz w:val="24"/>
          <w:szCs w:val="24"/>
          <w:shd w:val="clear" w:color="auto" w:fill="FFFFFF"/>
          <w:lang w:val="id-ID"/>
        </w:rPr>
        <w:t xml:space="preserve">tentang manfaat pemberlakuan tradisi budaya </w:t>
      </w:r>
      <w:r w:rsidR="00050FEF" w:rsidRPr="00F64A04">
        <w:rPr>
          <w:rFonts w:ascii="Century" w:hAnsi="Century" w:cs="Times New Roman"/>
          <w:i/>
          <w:iCs/>
          <w:sz w:val="24"/>
          <w:szCs w:val="24"/>
          <w:shd w:val="clear" w:color="auto" w:fill="FFFFFF"/>
          <w:lang w:val="id-ID"/>
        </w:rPr>
        <w:t>Mulung</w:t>
      </w:r>
      <w:r w:rsidR="00050FEF" w:rsidRPr="00F64A04">
        <w:rPr>
          <w:rFonts w:ascii="Century" w:hAnsi="Century" w:cs="Times New Roman"/>
          <w:sz w:val="24"/>
          <w:szCs w:val="24"/>
          <w:shd w:val="clear" w:color="auto" w:fill="FFFFFF"/>
          <w:lang w:val="id-ID"/>
        </w:rPr>
        <w:t xml:space="preserve"> </w:t>
      </w:r>
      <w:r w:rsidR="00E00079" w:rsidRPr="00F64A04">
        <w:rPr>
          <w:rFonts w:ascii="Century" w:hAnsi="Century" w:cs="Times New Roman"/>
          <w:sz w:val="24"/>
          <w:szCs w:val="24"/>
          <w:shd w:val="clear" w:color="auto" w:fill="FFFFFF"/>
          <w:lang w:val="id-ID"/>
        </w:rPr>
        <w:t xml:space="preserve">dan membangun kesepahaman berpikir dengan Pemerintah Desa seperti Desa Baraler, Desa Blang Merang, Desa Baranusa, Desa Illu, Desa Piringsina yang walaupun secara administrasi pemerintahan ke lima desa pesisir ini berbeda wilayah namun memiliki satu kesatuan dalam rumpun adat Baranusa. Selain itu untuk mewujudkan </w:t>
      </w:r>
      <w:r w:rsidR="005B2438" w:rsidRPr="00F64A04">
        <w:rPr>
          <w:rFonts w:ascii="Century" w:hAnsi="Century" w:cs="Times New Roman"/>
          <w:sz w:val="24"/>
          <w:szCs w:val="24"/>
          <w:shd w:val="clear" w:color="auto" w:fill="FFFFFF"/>
          <w:lang w:val="id-ID"/>
        </w:rPr>
        <w:t xml:space="preserve">keberhasilan kegiatan PKM ini kami juga berkoordinasi dengan </w:t>
      </w:r>
      <w:r w:rsidR="00E00079" w:rsidRPr="00F64A04">
        <w:rPr>
          <w:rFonts w:ascii="Century" w:hAnsi="Century" w:cs="Times New Roman"/>
          <w:sz w:val="24"/>
          <w:szCs w:val="24"/>
          <w:shd w:val="clear" w:color="auto" w:fill="FFFFFF"/>
          <w:lang w:val="id-ID"/>
        </w:rPr>
        <w:t>Pemerintah Kecamatan</w:t>
      </w:r>
      <w:r w:rsidR="005B2438" w:rsidRPr="00F64A04">
        <w:rPr>
          <w:rFonts w:ascii="Century" w:hAnsi="Century" w:cs="Times New Roman"/>
          <w:sz w:val="24"/>
          <w:szCs w:val="24"/>
          <w:shd w:val="clear" w:color="auto" w:fill="FFFFFF"/>
          <w:lang w:val="id-ID"/>
        </w:rPr>
        <w:t xml:space="preserve"> Pantar Barat</w:t>
      </w:r>
      <w:r w:rsidR="00E00079" w:rsidRPr="00F64A04">
        <w:rPr>
          <w:rFonts w:ascii="Century" w:hAnsi="Century" w:cs="Times New Roman"/>
          <w:sz w:val="24"/>
          <w:szCs w:val="24"/>
          <w:shd w:val="clear" w:color="auto" w:fill="FFFFFF"/>
          <w:lang w:val="id-ID"/>
        </w:rPr>
        <w:t xml:space="preserve">. </w:t>
      </w:r>
    </w:p>
    <w:p w14:paraId="62102AC1" w14:textId="24E13BB7" w:rsidR="00E00079" w:rsidRPr="00F64A04" w:rsidRDefault="00E00079" w:rsidP="00F64A04">
      <w:pPr>
        <w:shd w:val="clear" w:color="auto" w:fill="FFFFFF"/>
        <w:spacing w:after="0" w:line="360" w:lineRule="auto"/>
        <w:ind w:firstLine="562"/>
        <w:jc w:val="both"/>
        <w:rPr>
          <w:rFonts w:ascii="Century" w:hAnsi="Century" w:cs="Times New Roman"/>
          <w:sz w:val="24"/>
          <w:szCs w:val="24"/>
          <w:shd w:val="clear" w:color="auto" w:fill="FFFFFF"/>
          <w:lang w:val="id-ID"/>
        </w:rPr>
      </w:pPr>
      <w:r w:rsidRPr="00F64A04">
        <w:rPr>
          <w:rFonts w:ascii="Century" w:hAnsi="Century" w:cs="Times New Roman"/>
          <w:sz w:val="24"/>
          <w:szCs w:val="24"/>
          <w:shd w:val="clear" w:color="auto" w:fill="FFFFFF"/>
          <w:lang w:val="id-ID"/>
        </w:rPr>
        <w:t>Target pelakasaan kegiatan Pengabdian kepada Masyarakat (P</w:t>
      </w:r>
      <w:r w:rsidR="00D54C19" w:rsidRPr="00F64A04">
        <w:rPr>
          <w:rFonts w:ascii="Century" w:hAnsi="Century" w:cs="Times New Roman"/>
          <w:sz w:val="24"/>
          <w:szCs w:val="24"/>
          <w:shd w:val="clear" w:color="auto" w:fill="FFFFFF"/>
          <w:lang w:val="id-ID"/>
        </w:rPr>
        <w:t>k</w:t>
      </w:r>
      <w:r w:rsidRPr="00F64A04">
        <w:rPr>
          <w:rFonts w:ascii="Century" w:hAnsi="Century" w:cs="Times New Roman"/>
          <w:sz w:val="24"/>
          <w:szCs w:val="24"/>
          <w:shd w:val="clear" w:color="auto" w:fill="FFFFFF"/>
          <w:lang w:val="id-ID"/>
        </w:rPr>
        <w:t>M) ini adalah masyarakat adat yang tersebar didalam rumpun adat Baranusa,</w:t>
      </w:r>
      <w:r w:rsidR="005B2438" w:rsidRPr="00F64A04">
        <w:rPr>
          <w:rFonts w:ascii="Century" w:hAnsi="Century" w:cs="Times New Roman"/>
          <w:sz w:val="24"/>
          <w:szCs w:val="24"/>
          <w:shd w:val="clear" w:color="auto" w:fill="FFFFFF"/>
          <w:lang w:val="id-ID"/>
        </w:rPr>
        <w:t xml:space="preserve"> yang tersebar diwilayah Desa Barale</w:t>
      </w:r>
      <w:r w:rsidR="00A821A3" w:rsidRPr="00F64A04">
        <w:rPr>
          <w:rFonts w:ascii="Century" w:hAnsi="Century" w:cs="Times New Roman"/>
          <w:sz w:val="24"/>
          <w:szCs w:val="24"/>
          <w:shd w:val="clear" w:color="auto" w:fill="FFFFFF"/>
          <w:lang w:val="id-ID"/>
        </w:rPr>
        <w:t>r</w:t>
      </w:r>
      <w:r w:rsidR="005B2438" w:rsidRPr="00F64A04">
        <w:rPr>
          <w:rFonts w:ascii="Century" w:hAnsi="Century" w:cs="Times New Roman"/>
          <w:sz w:val="24"/>
          <w:szCs w:val="24"/>
          <w:shd w:val="clear" w:color="auto" w:fill="FFFFFF"/>
          <w:lang w:val="id-ID"/>
        </w:rPr>
        <w:t>, Desa Blang Merang, Desa Baranusa, Desa Illu, Desa Piringsina.</w:t>
      </w:r>
    </w:p>
    <w:p w14:paraId="70878F49" w14:textId="287A60F1" w:rsidR="005B2438" w:rsidRDefault="005B2438" w:rsidP="00F64A04">
      <w:pPr>
        <w:spacing w:after="0" w:line="360" w:lineRule="auto"/>
        <w:jc w:val="both"/>
        <w:rPr>
          <w:rFonts w:ascii="Century" w:hAnsi="Century" w:cs="Times New Roman"/>
          <w:sz w:val="24"/>
          <w:szCs w:val="24"/>
          <w:lang w:val="id-ID"/>
        </w:rPr>
      </w:pPr>
    </w:p>
    <w:p w14:paraId="79E5CA0D" w14:textId="7F854004" w:rsidR="00352021" w:rsidRDefault="00352021" w:rsidP="00F64A04">
      <w:pPr>
        <w:spacing w:after="0" w:line="360" w:lineRule="auto"/>
        <w:jc w:val="both"/>
        <w:rPr>
          <w:rFonts w:ascii="Century" w:hAnsi="Century" w:cs="Times New Roman"/>
          <w:sz w:val="24"/>
          <w:szCs w:val="24"/>
          <w:lang w:val="id-ID"/>
        </w:rPr>
      </w:pPr>
    </w:p>
    <w:p w14:paraId="35F5DDDA" w14:textId="344CCC89" w:rsidR="00352021" w:rsidRDefault="00352021" w:rsidP="00F64A04">
      <w:pPr>
        <w:spacing w:after="0" w:line="360" w:lineRule="auto"/>
        <w:jc w:val="both"/>
        <w:rPr>
          <w:rFonts w:ascii="Century" w:hAnsi="Century" w:cs="Times New Roman"/>
          <w:sz w:val="24"/>
          <w:szCs w:val="24"/>
          <w:lang w:val="id-ID"/>
        </w:rPr>
      </w:pPr>
    </w:p>
    <w:p w14:paraId="014F8388" w14:textId="6275B120" w:rsidR="00352021" w:rsidRDefault="00352021" w:rsidP="00F64A04">
      <w:pPr>
        <w:spacing w:after="0" w:line="360" w:lineRule="auto"/>
        <w:jc w:val="both"/>
        <w:rPr>
          <w:rFonts w:ascii="Century" w:hAnsi="Century" w:cs="Times New Roman"/>
          <w:sz w:val="24"/>
          <w:szCs w:val="24"/>
          <w:lang w:val="id-ID"/>
        </w:rPr>
      </w:pPr>
    </w:p>
    <w:p w14:paraId="581905B8" w14:textId="77777777" w:rsidR="00352021" w:rsidRPr="00F64A04" w:rsidRDefault="00352021" w:rsidP="00F64A04">
      <w:pPr>
        <w:spacing w:after="0" w:line="360" w:lineRule="auto"/>
        <w:jc w:val="both"/>
        <w:rPr>
          <w:rFonts w:ascii="Century" w:hAnsi="Century" w:cs="Times New Roman"/>
          <w:sz w:val="24"/>
          <w:szCs w:val="24"/>
          <w:lang w:val="id-ID"/>
        </w:rPr>
      </w:pPr>
    </w:p>
    <w:p w14:paraId="6D2886C1" w14:textId="69FAA15B" w:rsidR="0060110C" w:rsidRPr="00264A10" w:rsidRDefault="005B2438" w:rsidP="00264A10">
      <w:pPr>
        <w:pStyle w:val="ListParagraph"/>
        <w:numPr>
          <w:ilvl w:val="0"/>
          <w:numId w:val="4"/>
        </w:numPr>
        <w:spacing w:after="0" w:line="360" w:lineRule="auto"/>
        <w:ind w:left="360"/>
        <w:jc w:val="both"/>
        <w:rPr>
          <w:rFonts w:ascii="Century" w:hAnsi="Century" w:cs="Times New Roman"/>
          <w:b/>
          <w:bCs/>
          <w:sz w:val="24"/>
          <w:szCs w:val="24"/>
          <w:lang w:val="id-ID"/>
        </w:rPr>
      </w:pPr>
      <w:r w:rsidRPr="00264A10">
        <w:rPr>
          <w:rFonts w:ascii="Century" w:hAnsi="Century" w:cs="Times New Roman"/>
          <w:b/>
          <w:bCs/>
          <w:sz w:val="24"/>
          <w:szCs w:val="24"/>
          <w:lang w:val="id-ID"/>
        </w:rPr>
        <w:lastRenderedPageBreak/>
        <w:t>METODE PELAKSAAAN</w:t>
      </w:r>
    </w:p>
    <w:p w14:paraId="3CC16B29" w14:textId="77777777" w:rsidR="005B2438" w:rsidRPr="00F64A04" w:rsidRDefault="000B3437" w:rsidP="00F64A04">
      <w:pPr>
        <w:spacing w:after="0" w:line="360" w:lineRule="auto"/>
        <w:ind w:firstLine="720"/>
        <w:jc w:val="both"/>
        <w:rPr>
          <w:rFonts w:ascii="Century" w:hAnsi="Century" w:cs="Times New Roman"/>
          <w:sz w:val="24"/>
          <w:szCs w:val="24"/>
          <w:lang w:val="id-ID"/>
        </w:rPr>
      </w:pPr>
      <w:r w:rsidRPr="00F64A04">
        <w:rPr>
          <w:rFonts w:ascii="Century" w:hAnsi="Century" w:cs="Times New Roman"/>
          <w:sz w:val="24"/>
          <w:szCs w:val="24"/>
          <w:lang w:val="id-ID"/>
        </w:rPr>
        <w:t xml:space="preserve">Pelaksanaan kegiatan ini melalui tahapan sebagai berikut: </w:t>
      </w:r>
    </w:p>
    <w:p w14:paraId="202E3F69" w14:textId="79C29FB4" w:rsidR="00A821A3" w:rsidRPr="00F64A04" w:rsidRDefault="000B3437" w:rsidP="00F64A04">
      <w:pPr>
        <w:pStyle w:val="ListParagraph"/>
        <w:numPr>
          <w:ilvl w:val="0"/>
          <w:numId w:val="1"/>
        </w:numPr>
        <w:spacing w:after="0" w:line="360" w:lineRule="auto"/>
        <w:ind w:left="540" w:hanging="450"/>
        <w:jc w:val="both"/>
        <w:rPr>
          <w:rFonts w:ascii="Century" w:hAnsi="Century" w:cs="Times New Roman"/>
          <w:sz w:val="24"/>
          <w:szCs w:val="24"/>
          <w:lang w:val="id-ID"/>
        </w:rPr>
      </w:pPr>
      <w:r w:rsidRPr="00F64A04">
        <w:rPr>
          <w:rFonts w:ascii="Century" w:hAnsi="Century" w:cs="Times New Roman"/>
          <w:sz w:val="24"/>
          <w:szCs w:val="24"/>
          <w:lang w:val="id-ID"/>
        </w:rPr>
        <w:t xml:space="preserve">Tahap </w:t>
      </w:r>
      <w:r w:rsidR="005B2438" w:rsidRPr="00F64A04">
        <w:rPr>
          <w:rFonts w:ascii="Century" w:hAnsi="Century" w:cs="Times New Roman"/>
          <w:sz w:val="24"/>
          <w:szCs w:val="24"/>
          <w:lang w:val="id-ID"/>
        </w:rPr>
        <w:t>Persiapan</w:t>
      </w:r>
      <w:r w:rsidR="00A821A3" w:rsidRPr="00F64A04">
        <w:rPr>
          <w:rFonts w:ascii="Century" w:hAnsi="Century" w:cs="Times New Roman"/>
          <w:sz w:val="24"/>
          <w:szCs w:val="24"/>
          <w:lang w:val="id-ID"/>
        </w:rPr>
        <w:t>;</w:t>
      </w:r>
    </w:p>
    <w:p w14:paraId="1F41CCC8" w14:textId="08CC78EE" w:rsidR="00A821A3" w:rsidRPr="00F64A04" w:rsidRDefault="00A821A3" w:rsidP="00F64A04">
      <w:pPr>
        <w:pStyle w:val="ListParagraph"/>
        <w:spacing w:after="0" w:line="360" w:lineRule="auto"/>
        <w:ind w:left="540"/>
        <w:jc w:val="both"/>
        <w:rPr>
          <w:rFonts w:ascii="Century" w:hAnsi="Century" w:cs="Times New Roman"/>
          <w:sz w:val="24"/>
          <w:szCs w:val="24"/>
          <w:lang w:val="id-ID"/>
        </w:rPr>
      </w:pPr>
      <w:r w:rsidRPr="00F64A04">
        <w:rPr>
          <w:rFonts w:ascii="Century" w:hAnsi="Century" w:cs="Times New Roman"/>
          <w:sz w:val="24"/>
          <w:szCs w:val="24"/>
          <w:lang w:val="id-ID"/>
        </w:rPr>
        <w:t xml:space="preserve">Melakukan observasi lapangan dengan </w:t>
      </w:r>
      <w:r w:rsidR="000B3437" w:rsidRPr="00F64A04">
        <w:rPr>
          <w:rFonts w:ascii="Century" w:hAnsi="Century" w:cs="Times New Roman"/>
          <w:sz w:val="24"/>
          <w:szCs w:val="24"/>
          <w:lang w:val="id-ID"/>
        </w:rPr>
        <w:t xml:space="preserve">menelusuri riwayat </w:t>
      </w:r>
      <w:r w:rsidRPr="00F64A04">
        <w:rPr>
          <w:rFonts w:ascii="Century" w:hAnsi="Century" w:cs="Times New Roman"/>
          <w:sz w:val="24"/>
          <w:szCs w:val="24"/>
          <w:lang w:val="id-ID"/>
        </w:rPr>
        <w:t xml:space="preserve">tentang tradisi budaya </w:t>
      </w:r>
      <w:r w:rsidRPr="00F64A04">
        <w:rPr>
          <w:rFonts w:ascii="Century" w:hAnsi="Century" w:cs="Times New Roman"/>
          <w:i/>
          <w:iCs/>
          <w:sz w:val="24"/>
          <w:szCs w:val="24"/>
          <w:lang w:val="id-ID"/>
        </w:rPr>
        <w:t>Mulung</w:t>
      </w:r>
      <w:r w:rsidRPr="00F64A04">
        <w:rPr>
          <w:rFonts w:ascii="Century" w:hAnsi="Century" w:cs="Times New Roman"/>
          <w:sz w:val="24"/>
          <w:szCs w:val="24"/>
          <w:lang w:val="id-ID"/>
        </w:rPr>
        <w:t xml:space="preserve"> </w:t>
      </w:r>
      <w:r w:rsidR="000B3437" w:rsidRPr="00F64A04">
        <w:rPr>
          <w:rFonts w:ascii="Century" w:hAnsi="Century" w:cs="Times New Roman"/>
          <w:sz w:val="24"/>
          <w:szCs w:val="24"/>
          <w:lang w:val="id-ID"/>
        </w:rPr>
        <w:t>ditengah-tengah masyarakat</w:t>
      </w:r>
      <w:r w:rsidRPr="00F64A04">
        <w:rPr>
          <w:rFonts w:ascii="Century" w:hAnsi="Century" w:cs="Times New Roman"/>
          <w:sz w:val="24"/>
          <w:szCs w:val="24"/>
          <w:lang w:val="id-ID"/>
        </w:rPr>
        <w:t xml:space="preserve"> adat Baranusa, kemudian melakukan pendekatan dengan tokoh agama, tokoh masyarakat, tokoh adat, tokoh pemuda, selanjutnya berkoordinasi dengan Pemerintah baik Pemerintah Desa maupun Pemerintah Kecamatan  menyangkut dengan persiapan penyelenggaran kegiatan penyuluhan kebermanfaatan </w:t>
      </w:r>
      <w:r w:rsidR="00B26009" w:rsidRPr="00F64A04">
        <w:rPr>
          <w:rFonts w:ascii="Century" w:hAnsi="Century" w:cs="Times New Roman"/>
          <w:i/>
          <w:iCs/>
          <w:sz w:val="24"/>
          <w:szCs w:val="24"/>
          <w:lang w:val="id-ID"/>
        </w:rPr>
        <w:t>Mulung</w:t>
      </w:r>
      <w:r w:rsidR="00B26009" w:rsidRPr="00F64A04">
        <w:rPr>
          <w:rFonts w:ascii="Century" w:hAnsi="Century" w:cs="Times New Roman"/>
          <w:sz w:val="24"/>
          <w:szCs w:val="24"/>
          <w:lang w:val="id-ID"/>
        </w:rPr>
        <w:t xml:space="preserve"> </w:t>
      </w:r>
      <w:r w:rsidRPr="00F64A04">
        <w:rPr>
          <w:rFonts w:ascii="Century" w:hAnsi="Century" w:cs="Times New Roman"/>
          <w:sz w:val="24"/>
          <w:szCs w:val="24"/>
          <w:lang w:val="id-ID"/>
        </w:rPr>
        <w:t>melalui aspek ekologi maupun ekonomi</w:t>
      </w:r>
      <w:r w:rsidR="0041616E" w:rsidRPr="00F64A04">
        <w:rPr>
          <w:rFonts w:ascii="Century" w:hAnsi="Century" w:cs="Times New Roman"/>
          <w:sz w:val="24"/>
          <w:szCs w:val="24"/>
          <w:lang w:val="id-ID"/>
        </w:rPr>
        <w:t xml:space="preserve"> sedangkan secara internal menyiapkan materi</w:t>
      </w:r>
      <w:r w:rsidR="006B03A9" w:rsidRPr="00F64A04">
        <w:rPr>
          <w:rFonts w:ascii="Century" w:hAnsi="Century" w:cs="Times New Roman"/>
          <w:sz w:val="24"/>
          <w:szCs w:val="24"/>
          <w:lang w:val="id-ID"/>
        </w:rPr>
        <w:t xml:space="preserve"> berupa modul maupun leaflet </w:t>
      </w:r>
      <w:r w:rsidR="0041616E" w:rsidRPr="00F64A04">
        <w:rPr>
          <w:rFonts w:ascii="Century" w:hAnsi="Century" w:cs="Times New Roman"/>
          <w:sz w:val="24"/>
          <w:szCs w:val="24"/>
          <w:lang w:val="id-ID"/>
        </w:rPr>
        <w:t xml:space="preserve"> yang akan disampaikan pada saat penyuluhan</w:t>
      </w:r>
      <w:r w:rsidR="000B3437" w:rsidRPr="00F64A04">
        <w:rPr>
          <w:rFonts w:ascii="Century" w:hAnsi="Century" w:cs="Times New Roman"/>
          <w:sz w:val="24"/>
          <w:szCs w:val="24"/>
          <w:lang w:val="id-ID"/>
        </w:rPr>
        <w:t xml:space="preserve">; </w:t>
      </w:r>
    </w:p>
    <w:p w14:paraId="4E55CA40" w14:textId="77777777" w:rsidR="00B26009" w:rsidRPr="00F64A04" w:rsidRDefault="00B26009" w:rsidP="00F64A04">
      <w:pPr>
        <w:pStyle w:val="ListParagraph"/>
        <w:numPr>
          <w:ilvl w:val="0"/>
          <w:numId w:val="1"/>
        </w:numPr>
        <w:spacing w:after="0" w:line="360" w:lineRule="auto"/>
        <w:ind w:left="540" w:hanging="450"/>
        <w:jc w:val="both"/>
        <w:rPr>
          <w:rFonts w:ascii="Century" w:hAnsi="Century" w:cs="Times New Roman"/>
          <w:sz w:val="24"/>
          <w:szCs w:val="24"/>
          <w:lang w:val="id-ID"/>
        </w:rPr>
      </w:pPr>
      <w:r w:rsidRPr="00F64A04">
        <w:rPr>
          <w:rFonts w:ascii="Century" w:hAnsi="Century" w:cs="Times New Roman"/>
          <w:sz w:val="24"/>
          <w:szCs w:val="24"/>
          <w:lang w:val="id-ID"/>
        </w:rPr>
        <w:t>Tahap Pelaksanaan;</w:t>
      </w:r>
    </w:p>
    <w:p w14:paraId="68747295" w14:textId="7D4E7680" w:rsidR="00E57696" w:rsidRPr="00F64A04" w:rsidRDefault="00B26009" w:rsidP="00F64A04">
      <w:pPr>
        <w:pStyle w:val="ListParagraph"/>
        <w:spacing w:after="0" w:line="360" w:lineRule="auto"/>
        <w:ind w:left="540"/>
        <w:jc w:val="both"/>
        <w:rPr>
          <w:rFonts w:ascii="Century" w:hAnsi="Century" w:cs="Times New Roman"/>
          <w:sz w:val="24"/>
          <w:szCs w:val="24"/>
          <w:lang w:val="id-ID"/>
        </w:rPr>
      </w:pPr>
      <w:r w:rsidRPr="00F64A04">
        <w:rPr>
          <w:rFonts w:ascii="Century" w:hAnsi="Century" w:cs="Times New Roman"/>
          <w:sz w:val="24"/>
          <w:szCs w:val="24"/>
          <w:lang w:val="id-ID"/>
        </w:rPr>
        <w:t xml:space="preserve">Pada tahap ini kegiatan difokuskan pada kegiatan penyuluhan kepada masyarakat rumpun adat Baranusa tentang kebermanfaatan </w:t>
      </w:r>
      <w:r w:rsidRPr="00F64A04">
        <w:rPr>
          <w:rFonts w:ascii="Century" w:hAnsi="Century" w:cs="Times New Roman"/>
          <w:i/>
          <w:iCs/>
          <w:sz w:val="24"/>
          <w:szCs w:val="24"/>
          <w:lang w:val="id-ID"/>
        </w:rPr>
        <w:t>Mulung</w:t>
      </w:r>
      <w:r w:rsidRPr="00F64A04">
        <w:rPr>
          <w:rFonts w:ascii="Century" w:hAnsi="Century" w:cs="Times New Roman"/>
          <w:sz w:val="24"/>
          <w:szCs w:val="24"/>
          <w:lang w:val="id-ID"/>
        </w:rPr>
        <w:t xml:space="preserve"> melalui aspek ekologi maupun ekonomi</w:t>
      </w:r>
      <w:r w:rsidR="00A821A3" w:rsidRPr="00F64A04">
        <w:rPr>
          <w:rFonts w:ascii="Century" w:hAnsi="Century" w:cs="Times New Roman"/>
          <w:sz w:val="24"/>
          <w:szCs w:val="24"/>
          <w:lang w:val="id-ID"/>
        </w:rPr>
        <w:t>.</w:t>
      </w:r>
    </w:p>
    <w:p w14:paraId="3130DF37" w14:textId="7170870B" w:rsidR="00A821A3" w:rsidRPr="00F64A04" w:rsidRDefault="00B26009" w:rsidP="00F64A04">
      <w:pPr>
        <w:pStyle w:val="ListParagraph"/>
        <w:numPr>
          <w:ilvl w:val="0"/>
          <w:numId w:val="1"/>
        </w:numPr>
        <w:spacing w:after="0" w:line="360" w:lineRule="auto"/>
        <w:ind w:left="540" w:hanging="450"/>
        <w:jc w:val="both"/>
        <w:rPr>
          <w:rFonts w:ascii="Century" w:hAnsi="Century" w:cs="Times New Roman"/>
          <w:sz w:val="24"/>
          <w:szCs w:val="24"/>
          <w:lang w:val="id-ID"/>
        </w:rPr>
      </w:pPr>
      <w:r w:rsidRPr="00F64A04">
        <w:rPr>
          <w:rFonts w:ascii="Century" w:hAnsi="Century" w:cs="Times New Roman"/>
          <w:sz w:val="24"/>
          <w:szCs w:val="24"/>
          <w:lang w:val="id-ID"/>
        </w:rPr>
        <w:t>Tahap Evaluasi;</w:t>
      </w:r>
    </w:p>
    <w:p w14:paraId="04F995EE" w14:textId="38C34E2E" w:rsidR="00B26009" w:rsidRPr="00F64A04" w:rsidRDefault="00B26009" w:rsidP="00F64A04">
      <w:pPr>
        <w:pStyle w:val="ListParagraph"/>
        <w:spacing w:after="0" w:line="360" w:lineRule="auto"/>
        <w:ind w:left="540"/>
        <w:jc w:val="both"/>
        <w:rPr>
          <w:rFonts w:ascii="Century" w:hAnsi="Century" w:cs="Times New Roman"/>
          <w:sz w:val="24"/>
          <w:szCs w:val="24"/>
          <w:lang w:val="id-ID"/>
        </w:rPr>
      </w:pPr>
      <w:r w:rsidRPr="00F64A04">
        <w:rPr>
          <w:rFonts w:ascii="Century" w:hAnsi="Century" w:cs="Times New Roman"/>
          <w:sz w:val="24"/>
          <w:szCs w:val="24"/>
          <w:lang w:val="id-ID"/>
        </w:rPr>
        <w:t xml:space="preserve">Dalam sebuah proses kegiatan yang dilangsungkan </w:t>
      </w:r>
      <w:r w:rsidR="00D11DCD" w:rsidRPr="00F64A04">
        <w:rPr>
          <w:rFonts w:ascii="Century" w:hAnsi="Century" w:cs="Times New Roman"/>
          <w:sz w:val="24"/>
          <w:szCs w:val="24"/>
          <w:lang w:val="id-ID"/>
        </w:rPr>
        <w:t xml:space="preserve">untuk mengukur tingkat keberhasilan dilakukan proses evalusasi. Hasil atau </w:t>
      </w:r>
      <w:r w:rsidR="00D11DCD" w:rsidRPr="00F64A04">
        <w:rPr>
          <w:rFonts w:ascii="Century" w:hAnsi="Century" w:cs="Times New Roman"/>
          <w:i/>
          <w:iCs/>
          <w:sz w:val="24"/>
          <w:szCs w:val="24"/>
          <w:lang w:val="id-ID"/>
        </w:rPr>
        <w:t>output</w:t>
      </w:r>
      <w:r w:rsidR="00D11DCD" w:rsidRPr="00F64A04">
        <w:rPr>
          <w:rFonts w:ascii="Century" w:hAnsi="Century" w:cs="Times New Roman"/>
          <w:sz w:val="24"/>
          <w:szCs w:val="24"/>
          <w:lang w:val="id-ID"/>
        </w:rPr>
        <w:t xml:space="preserve"> yang diharapkan adalah mengetahui sejauhmana tingkat pemahaman masyarakat tentang  kebermanfaatan </w:t>
      </w:r>
      <w:r w:rsidR="00D11DCD" w:rsidRPr="00F64A04">
        <w:rPr>
          <w:rFonts w:ascii="Century" w:hAnsi="Century" w:cs="Times New Roman"/>
          <w:i/>
          <w:iCs/>
          <w:sz w:val="24"/>
          <w:szCs w:val="24"/>
          <w:lang w:val="id-ID"/>
        </w:rPr>
        <w:t>Mulung</w:t>
      </w:r>
      <w:r w:rsidR="00D11DCD" w:rsidRPr="00F64A04">
        <w:rPr>
          <w:rFonts w:ascii="Century" w:hAnsi="Century" w:cs="Times New Roman"/>
          <w:sz w:val="24"/>
          <w:szCs w:val="24"/>
          <w:lang w:val="id-ID"/>
        </w:rPr>
        <w:t xml:space="preserve"> melalui aspek ekologi maupun ekonomi melalui proses penyuluhan, diskusi dan curah pendapat yang telah dilakukan.</w:t>
      </w:r>
    </w:p>
    <w:p w14:paraId="379B081D" w14:textId="7E4DDF0F" w:rsidR="00D54C19" w:rsidRDefault="00D54C19" w:rsidP="00F64A04">
      <w:pPr>
        <w:pStyle w:val="ListParagraph"/>
        <w:spacing w:after="0" w:line="360" w:lineRule="auto"/>
        <w:ind w:left="0" w:firstLine="720"/>
        <w:jc w:val="both"/>
        <w:rPr>
          <w:rFonts w:ascii="Century" w:hAnsi="Century" w:cs="Times New Roman"/>
          <w:sz w:val="24"/>
          <w:szCs w:val="24"/>
          <w:lang w:val="id-ID"/>
        </w:rPr>
      </w:pPr>
      <w:r w:rsidRPr="00F64A04">
        <w:rPr>
          <w:rFonts w:ascii="Century" w:hAnsi="Century" w:cs="Times New Roman"/>
          <w:sz w:val="24"/>
          <w:szCs w:val="24"/>
          <w:lang w:val="id-ID"/>
        </w:rPr>
        <w:t>Skema kegiatan Pengabdian kepada Masyarakat (PkM) dapat dilihat pada gambar 1, yang tersaji dibawah ini.</w:t>
      </w:r>
    </w:p>
    <w:p w14:paraId="0C733D69" w14:textId="3C079B78" w:rsidR="00264A10" w:rsidRDefault="00264A10" w:rsidP="00F64A04">
      <w:pPr>
        <w:pStyle w:val="ListParagraph"/>
        <w:spacing w:after="0" w:line="360" w:lineRule="auto"/>
        <w:ind w:left="0" w:firstLine="720"/>
        <w:jc w:val="both"/>
        <w:rPr>
          <w:rFonts w:ascii="Century" w:hAnsi="Century" w:cs="Times New Roman"/>
          <w:sz w:val="24"/>
          <w:szCs w:val="24"/>
          <w:lang w:val="id-ID"/>
        </w:rPr>
      </w:pPr>
    </w:p>
    <w:p w14:paraId="0AE41886" w14:textId="6B8D7C8E" w:rsidR="00264A10" w:rsidRDefault="00264A10" w:rsidP="00F64A04">
      <w:pPr>
        <w:pStyle w:val="ListParagraph"/>
        <w:spacing w:after="0" w:line="360" w:lineRule="auto"/>
        <w:ind w:left="0" w:firstLine="720"/>
        <w:jc w:val="both"/>
        <w:rPr>
          <w:rFonts w:ascii="Century" w:hAnsi="Century" w:cs="Times New Roman"/>
          <w:sz w:val="24"/>
          <w:szCs w:val="24"/>
          <w:lang w:val="id-ID"/>
        </w:rPr>
      </w:pPr>
    </w:p>
    <w:p w14:paraId="2DF0566A" w14:textId="782FD9AD" w:rsidR="00264A10" w:rsidRDefault="00264A10" w:rsidP="00F64A04">
      <w:pPr>
        <w:pStyle w:val="ListParagraph"/>
        <w:spacing w:after="0" w:line="360" w:lineRule="auto"/>
        <w:ind w:left="0" w:firstLine="720"/>
        <w:jc w:val="both"/>
        <w:rPr>
          <w:rFonts w:ascii="Century" w:hAnsi="Century" w:cs="Times New Roman"/>
          <w:sz w:val="24"/>
          <w:szCs w:val="24"/>
          <w:lang w:val="id-ID"/>
        </w:rPr>
      </w:pPr>
    </w:p>
    <w:p w14:paraId="5EBEB263" w14:textId="54CE7993" w:rsidR="00264A10" w:rsidRDefault="00264A10" w:rsidP="00F64A04">
      <w:pPr>
        <w:pStyle w:val="ListParagraph"/>
        <w:spacing w:after="0" w:line="360" w:lineRule="auto"/>
        <w:ind w:left="0" w:firstLine="720"/>
        <w:jc w:val="both"/>
        <w:rPr>
          <w:rFonts w:ascii="Century" w:hAnsi="Century" w:cs="Times New Roman"/>
          <w:sz w:val="24"/>
          <w:szCs w:val="24"/>
          <w:lang w:val="id-ID"/>
        </w:rPr>
      </w:pPr>
    </w:p>
    <w:p w14:paraId="101ACEAD" w14:textId="6F778741" w:rsidR="00264A10" w:rsidRDefault="00264A10" w:rsidP="00F64A04">
      <w:pPr>
        <w:pStyle w:val="ListParagraph"/>
        <w:spacing w:after="0" w:line="360" w:lineRule="auto"/>
        <w:ind w:left="0" w:firstLine="720"/>
        <w:jc w:val="both"/>
        <w:rPr>
          <w:rFonts w:ascii="Century" w:hAnsi="Century" w:cs="Times New Roman"/>
          <w:sz w:val="24"/>
          <w:szCs w:val="24"/>
          <w:lang w:val="id-ID"/>
        </w:rPr>
      </w:pPr>
    </w:p>
    <w:p w14:paraId="578CC298" w14:textId="4E123655" w:rsidR="00264A10" w:rsidRDefault="00264A10" w:rsidP="00F64A04">
      <w:pPr>
        <w:pStyle w:val="ListParagraph"/>
        <w:spacing w:after="0" w:line="360" w:lineRule="auto"/>
        <w:ind w:left="0" w:firstLine="720"/>
        <w:jc w:val="both"/>
        <w:rPr>
          <w:rFonts w:ascii="Century" w:hAnsi="Century" w:cs="Times New Roman"/>
          <w:sz w:val="24"/>
          <w:szCs w:val="24"/>
          <w:lang w:val="id-ID"/>
        </w:rPr>
      </w:pPr>
    </w:p>
    <w:p w14:paraId="2BBB310C" w14:textId="47556EDA" w:rsidR="00264A10" w:rsidRDefault="00264A10" w:rsidP="00F64A04">
      <w:pPr>
        <w:pStyle w:val="ListParagraph"/>
        <w:spacing w:after="0" w:line="360" w:lineRule="auto"/>
        <w:ind w:left="0" w:firstLine="720"/>
        <w:jc w:val="both"/>
        <w:rPr>
          <w:rFonts w:ascii="Century" w:hAnsi="Century" w:cs="Times New Roman"/>
          <w:sz w:val="24"/>
          <w:szCs w:val="24"/>
          <w:lang w:val="id-ID"/>
        </w:rPr>
      </w:pPr>
    </w:p>
    <w:p w14:paraId="54721FFF" w14:textId="13BE2213" w:rsidR="00D54C19" w:rsidRPr="00F64A04" w:rsidRDefault="00D54C19" w:rsidP="00F64A04">
      <w:pPr>
        <w:pStyle w:val="ListParagraph"/>
        <w:spacing w:after="0" w:line="360" w:lineRule="auto"/>
        <w:ind w:left="540"/>
        <w:jc w:val="both"/>
        <w:rPr>
          <w:rFonts w:ascii="Century" w:hAnsi="Century" w:cs="Times New Roman"/>
          <w:sz w:val="24"/>
          <w:szCs w:val="24"/>
          <w:lang w:val="id-ID"/>
        </w:rPr>
      </w:pPr>
      <w:r w:rsidRPr="00F64A04">
        <w:rPr>
          <w:rFonts w:ascii="Century" w:hAnsi="Century"/>
          <w:noProof/>
          <w:sz w:val="24"/>
          <w:szCs w:val="24"/>
        </w:rPr>
        <w:lastRenderedPageBreak/>
        <w:drawing>
          <wp:anchor distT="0" distB="0" distL="114300" distR="114300" simplePos="0" relativeHeight="251657216" behindDoc="0" locked="0" layoutInCell="1" allowOverlap="1" wp14:anchorId="2892C371" wp14:editId="67DBBDAB">
            <wp:simplePos x="0" y="0"/>
            <wp:positionH relativeFrom="margin">
              <wp:align>left</wp:align>
            </wp:positionH>
            <wp:positionV relativeFrom="paragraph">
              <wp:posOffset>0</wp:posOffset>
            </wp:positionV>
            <wp:extent cx="5791200" cy="33623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1596"/>
                    <a:stretch/>
                  </pic:blipFill>
                  <pic:spPr bwMode="auto">
                    <a:xfrm>
                      <a:off x="0" y="0"/>
                      <a:ext cx="5791200"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96F24E" w14:textId="77777777" w:rsidR="00D54C19" w:rsidRPr="00F64A04" w:rsidRDefault="00D54C19" w:rsidP="00F64A04">
      <w:pPr>
        <w:pStyle w:val="ListParagraph"/>
        <w:spacing w:after="0" w:line="360" w:lineRule="auto"/>
        <w:ind w:left="540"/>
        <w:jc w:val="both"/>
        <w:rPr>
          <w:rFonts w:ascii="Century" w:hAnsi="Century" w:cs="Times New Roman"/>
          <w:sz w:val="24"/>
          <w:szCs w:val="24"/>
          <w:lang w:val="id-ID"/>
        </w:rPr>
      </w:pPr>
    </w:p>
    <w:p w14:paraId="71DB462E" w14:textId="0616597A" w:rsidR="00D54C19" w:rsidRPr="00F64A04" w:rsidRDefault="00D54C19" w:rsidP="00F64A04">
      <w:pPr>
        <w:pStyle w:val="ListParagraph"/>
        <w:spacing w:after="0" w:line="360" w:lineRule="auto"/>
        <w:ind w:left="540"/>
        <w:jc w:val="both"/>
        <w:rPr>
          <w:rFonts w:ascii="Century" w:hAnsi="Century" w:cs="Times New Roman"/>
          <w:sz w:val="24"/>
          <w:szCs w:val="24"/>
          <w:lang w:val="id-ID"/>
        </w:rPr>
      </w:pPr>
    </w:p>
    <w:p w14:paraId="64340E1E" w14:textId="77777777" w:rsidR="00D54C19" w:rsidRPr="00F64A04" w:rsidRDefault="00D54C19" w:rsidP="00F64A04">
      <w:pPr>
        <w:pStyle w:val="ListParagraph"/>
        <w:spacing w:after="0" w:line="360" w:lineRule="auto"/>
        <w:ind w:left="540"/>
        <w:jc w:val="both"/>
        <w:rPr>
          <w:rFonts w:ascii="Century" w:hAnsi="Century" w:cs="Times New Roman"/>
          <w:sz w:val="24"/>
          <w:szCs w:val="24"/>
          <w:lang w:val="id-ID"/>
        </w:rPr>
      </w:pPr>
    </w:p>
    <w:p w14:paraId="15D13FC0" w14:textId="2C8D417D" w:rsidR="00D54C19" w:rsidRPr="00F64A04" w:rsidRDefault="00D54C19" w:rsidP="00F64A04">
      <w:pPr>
        <w:pStyle w:val="ListParagraph"/>
        <w:spacing w:after="0" w:line="360" w:lineRule="auto"/>
        <w:ind w:left="540"/>
        <w:jc w:val="both"/>
        <w:rPr>
          <w:rFonts w:ascii="Century" w:hAnsi="Century" w:cs="Times New Roman"/>
          <w:sz w:val="24"/>
          <w:szCs w:val="24"/>
          <w:lang w:val="id-ID"/>
        </w:rPr>
      </w:pPr>
    </w:p>
    <w:p w14:paraId="02A348AB" w14:textId="7B6D6E99" w:rsidR="006B03A9" w:rsidRPr="00F64A04" w:rsidRDefault="006B03A9" w:rsidP="00F64A04">
      <w:pPr>
        <w:pStyle w:val="ListParagraph"/>
        <w:spacing w:after="0" w:line="360" w:lineRule="auto"/>
        <w:ind w:left="540"/>
        <w:jc w:val="both"/>
        <w:rPr>
          <w:rFonts w:ascii="Century" w:hAnsi="Century" w:cs="Times New Roman"/>
          <w:sz w:val="24"/>
          <w:szCs w:val="24"/>
          <w:lang w:val="id-ID"/>
        </w:rPr>
      </w:pPr>
    </w:p>
    <w:p w14:paraId="3038D8D9" w14:textId="0FE3C90A" w:rsidR="00D54C19" w:rsidRPr="00F64A04" w:rsidRDefault="00D54C19" w:rsidP="00F64A04">
      <w:pPr>
        <w:pStyle w:val="ListParagraph"/>
        <w:spacing w:after="0" w:line="360" w:lineRule="auto"/>
        <w:ind w:left="540"/>
        <w:jc w:val="both"/>
        <w:rPr>
          <w:rFonts w:ascii="Century" w:hAnsi="Century" w:cs="Times New Roman"/>
          <w:sz w:val="24"/>
          <w:szCs w:val="24"/>
          <w:lang w:val="id-ID"/>
        </w:rPr>
      </w:pPr>
    </w:p>
    <w:p w14:paraId="30A42DB2" w14:textId="2579CDD2" w:rsidR="00D54C19" w:rsidRPr="00F64A04" w:rsidRDefault="00D54C19" w:rsidP="00F64A04">
      <w:pPr>
        <w:pStyle w:val="ListParagraph"/>
        <w:spacing w:after="0" w:line="360" w:lineRule="auto"/>
        <w:ind w:left="540"/>
        <w:jc w:val="both"/>
        <w:rPr>
          <w:rFonts w:ascii="Century" w:hAnsi="Century" w:cs="Times New Roman"/>
          <w:sz w:val="24"/>
          <w:szCs w:val="24"/>
          <w:lang w:val="id-ID"/>
        </w:rPr>
      </w:pPr>
    </w:p>
    <w:p w14:paraId="4CD9C80E" w14:textId="59DCA7F6" w:rsidR="00D54C19" w:rsidRPr="00F64A04" w:rsidRDefault="00D54C19" w:rsidP="00F64A04">
      <w:pPr>
        <w:pStyle w:val="ListParagraph"/>
        <w:spacing w:after="0" w:line="360" w:lineRule="auto"/>
        <w:ind w:left="540"/>
        <w:jc w:val="both"/>
        <w:rPr>
          <w:rFonts w:ascii="Century" w:hAnsi="Century" w:cs="Times New Roman"/>
          <w:sz w:val="24"/>
          <w:szCs w:val="24"/>
          <w:lang w:val="id-ID"/>
        </w:rPr>
      </w:pPr>
    </w:p>
    <w:p w14:paraId="01247145" w14:textId="6E1A22EE" w:rsidR="00D54C19" w:rsidRPr="00F64A04" w:rsidRDefault="00D54C19" w:rsidP="00F64A04">
      <w:pPr>
        <w:pStyle w:val="ListParagraph"/>
        <w:spacing w:after="0" w:line="360" w:lineRule="auto"/>
        <w:ind w:left="540"/>
        <w:jc w:val="both"/>
        <w:rPr>
          <w:rFonts w:ascii="Century" w:hAnsi="Century" w:cs="Times New Roman"/>
          <w:sz w:val="24"/>
          <w:szCs w:val="24"/>
          <w:lang w:val="id-ID"/>
        </w:rPr>
      </w:pPr>
    </w:p>
    <w:p w14:paraId="7BBAED82" w14:textId="4D3692EE" w:rsidR="00D54C19" w:rsidRPr="00F64A04" w:rsidRDefault="00D54C19" w:rsidP="00F64A04">
      <w:pPr>
        <w:pStyle w:val="ListParagraph"/>
        <w:spacing w:after="0" w:line="360" w:lineRule="auto"/>
        <w:ind w:left="540"/>
        <w:jc w:val="both"/>
        <w:rPr>
          <w:rFonts w:ascii="Century" w:hAnsi="Century" w:cs="Times New Roman"/>
          <w:sz w:val="24"/>
          <w:szCs w:val="24"/>
          <w:lang w:val="id-ID"/>
        </w:rPr>
      </w:pPr>
    </w:p>
    <w:p w14:paraId="41AF944B" w14:textId="07D8E74D" w:rsidR="00D54C19" w:rsidRPr="00F64A04" w:rsidRDefault="00D54C19" w:rsidP="00F64A04">
      <w:pPr>
        <w:pStyle w:val="ListParagraph"/>
        <w:spacing w:after="0" w:line="360" w:lineRule="auto"/>
        <w:ind w:left="540"/>
        <w:jc w:val="both"/>
        <w:rPr>
          <w:rFonts w:ascii="Century" w:hAnsi="Century" w:cs="Times New Roman"/>
          <w:sz w:val="24"/>
          <w:szCs w:val="24"/>
          <w:lang w:val="id-ID"/>
        </w:rPr>
      </w:pPr>
    </w:p>
    <w:p w14:paraId="272E3796" w14:textId="33173B54" w:rsidR="00D54C19" w:rsidRPr="00F64A04" w:rsidRDefault="00D54C19" w:rsidP="00264A10">
      <w:pPr>
        <w:pStyle w:val="ListParagraph"/>
        <w:spacing w:after="0" w:line="240" w:lineRule="auto"/>
        <w:ind w:left="547"/>
        <w:jc w:val="both"/>
        <w:rPr>
          <w:rFonts w:ascii="Century" w:hAnsi="Century" w:cs="Times New Roman"/>
          <w:sz w:val="24"/>
          <w:szCs w:val="24"/>
          <w:lang w:val="id-ID"/>
        </w:rPr>
      </w:pPr>
    </w:p>
    <w:p w14:paraId="7A138A1E" w14:textId="738D3482" w:rsidR="00D54C19" w:rsidRPr="00264A10" w:rsidRDefault="00D54C19" w:rsidP="00264A10">
      <w:pPr>
        <w:pStyle w:val="ListParagraph"/>
        <w:spacing w:after="0" w:line="240" w:lineRule="auto"/>
        <w:ind w:left="1350" w:hanging="1350"/>
        <w:jc w:val="both"/>
        <w:rPr>
          <w:rFonts w:ascii="Century" w:hAnsi="Century" w:cs="Times New Roman"/>
          <w:lang w:val="id-ID"/>
        </w:rPr>
      </w:pPr>
      <w:r w:rsidRPr="00264A10">
        <w:rPr>
          <w:rFonts w:ascii="Century" w:hAnsi="Century" w:cs="Times New Roman"/>
          <w:lang w:val="id-ID"/>
        </w:rPr>
        <w:t xml:space="preserve">Gambar 1. Diagram alir </w:t>
      </w:r>
      <w:r w:rsidR="003B7378" w:rsidRPr="00264A10">
        <w:rPr>
          <w:rFonts w:ascii="Century" w:hAnsi="Century" w:cs="Times New Roman"/>
          <w:lang w:val="id-ID"/>
        </w:rPr>
        <w:t>k</w:t>
      </w:r>
      <w:r w:rsidRPr="00264A10">
        <w:rPr>
          <w:rFonts w:ascii="Century" w:hAnsi="Century" w:cs="Times New Roman"/>
          <w:lang w:val="id-ID"/>
        </w:rPr>
        <w:t>egiatan Pengabdian kepada Masyarakat (PkM)</w:t>
      </w:r>
      <w:r w:rsidR="003B7378" w:rsidRPr="00264A10">
        <w:rPr>
          <w:rFonts w:ascii="Century" w:hAnsi="Century" w:cs="Times New Roman"/>
          <w:lang w:val="id-ID"/>
        </w:rPr>
        <w:t xml:space="preserve"> mengenai Kebermanfaatan pemberlakuan tradisi budaya Mulung melalui aspek ekologi dan ekonomi kepada masyarakat adat rumpun Baranusa.</w:t>
      </w:r>
    </w:p>
    <w:p w14:paraId="0B244FEC" w14:textId="0B1AD9CB" w:rsidR="006E2490" w:rsidRPr="00F64A04" w:rsidRDefault="006E2490" w:rsidP="00F64A04">
      <w:pPr>
        <w:pStyle w:val="ListParagraph"/>
        <w:spacing w:after="0" w:line="360" w:lineRule="auto"/>
        <w:ind w:left="1440" w:hanging="1440"/>
        <w:jc w:val="both"/>
        <w:rPr>
          <w:rFonts w:ascii="Century" w:hAnsi="Century" w:cs="Times New Roman"/>
          <w:sz w:val="24"/>
          <w:szCs w:val="24"/>
          <w:lang w:val="id-ID"/>
        </w:rPr>
      </w:pPr>
    </w:p>
    <w:p w14:paraId="2021F80C" w14:textId="62381452" w:rsidR="006E2490" w:rsidRPr="00264A10" w:rsidRDefault="006E2490" w:rsidP="00264A10">
      <w:pPr>
        <w:pStyle w:val="ListParagraph"/>
        <w:numPr>
          <w:ilvl w:val="0"/>
          <w:numId w:val="4"/>
        </w:numPr>
        <w:spacing w:after="0" w:line="360" w:lineRule="auto"/>
        <w:ind w:left="360"/>
        <w:jc w:val="both"/>
        <w:rPr>
          <w:rFonts w:ascii="Century" w:hAnsi="Century" w:cs="Times New Roman"/>
          <w:b/>
          <w:bCs/>
          <w:sz w:val="24"/>
          <w:szCs w:val="24"/>
          <w:lang w:val="id-ID"/>
        </w:rPr>
      </w:pPr>
      <w:r w:rsidRPr="00264A10">
        <w:rPr>
          <w:rFonts w:ascii="Century" w:hAnsi="Century" w:cs="Times New Roman"/>
          <w:b/>
          <w:bCs/>
          <w:sz w:val="24"/>
          <w:szCs w:val="24"/>
          <w:lang w:val="id-ID"/>
        </w:rPr>
        <w:t>HASIL DAN PEMBAHASAN</w:t>
      </w:r>
    </w:p>
    <w:p w14:paraId="01302587" w14:textId="1F115E9E" w:rsidR="006E2490" w:rsidRPr="00F64A04" w:rsidRDefault="006E2490" w:rsidP="00F64A04">
      <w:pPr>
        <w:pStyle w:val="ListParagraph"/>
        <w:spacing w:after="0" w:line="360" w:lineRule="auto"/>
        <w:ind w:left="0" w:firstLine="720"/>
        <w:jc w:val="both"/>
        <w:rPr>
          <w:rFonts w:ascii="Century" w:hAnsi="Century" w:cs="Times New Roman"/>
          <w:sz w:val="24"/>
          <w:szCs w:val="24"/>
          <w:lang w:val="id-ID"/>
        </w:rPr>
      </w:pPr>
      <w:r w:rsidRPr="00F64A04">
        <w:rPr>
          <w:rFonts w:ascii="Century" w:hAnsi="Century" w:cs="Times New Roman"/>
          <w:sz w:val="24"/>
          <w:szCs w:val="24"/>
          <w:lang w:val="id-ID"/>
        </w:rPr>
        <w:t>Kegiatan Pengabdian kepada Masyarakat (PkM) penyuluhan atau sosialisasi Kebermanfaatan tradisi budaya Mulung melalui aspek ekologi dan ekonomi dilakukan pada 5 lokasi mitra pengabdian yang berbeda yaitu Desa Baraler, Desa Blang Merang, Desa Baranusa, Desa Illu dan Desa Piringsina alasan dilakukan terpisah karena jarak antara Desa yang berjauhan selain itu jumlah masyarakat secara keseluruhan yang dilibatkan dalam jumlah yang banyak. Hal ini diduga dapat menjadi faktor penghambat yang dapat mengurangi atensi masyarakat.</w:t>
      </w:r>
    </w:p>
    <w:p w14:paraId="7867975B" w14:textId="4B315085" w:rsidR="006E2490" w:rsidRPr="00F64A04" w:rsidRDefault="00CC6EE2" w:rsidP="00F64A04">
      <w:pPr>
        <w:pStyle w:val="ListParagraph"/>
        <w:spacing w:after="0" w:line="360" w:lineRule="auto"/>
        <w:ind w:left="0" w:firstLine="720"/>
        <w:jc w:val="both"/>
        <w:rPr>
          <w:rFonts w:ascii="Century" w:hAnsi="Century" w:cs="Times New Roman"/>
          <w:sz w:val="24"/>
          <w:szCs w:val="24"/>
          <w:lang w:val="id-ID"/>
        </w:rPr>
      </w:pPr>
      <w:r w:rsidRPr="00F64A04">
        <w:rPr>
          <w:rFonts w:ascii="Century" w:hAnsi="Century" w:cs="Times New Roman"/>
          <w:sz w:val="24"/>
          <w:szCs w:val="24"/>
          <w:lang w:val="id-ID"/>
        </w:rPr>
        <w:t xml:space="preserve">Disaat melakukan penjajakan atau observasi lapangan mengenai riwayat tradisi budaya </w:t>
      </w:r>
      <w:r w:rsidRPr="00F64A04">
        <w:rPr>
          <w:rFonts w:ascii="Century" w:hAnsi="Century" w:cs="Times New Roman"/>
          <w:i/>
          <w:iCs/>
          <w:sz w:val="24"/>
          <w:szCs w:val="24"/>
          <w:lang w:val="id-ID"/>
        </w:rPr>
        <w:t>Mulung</w:t>
      </w:r>
      <w:r w:rsidRPr="00F64A04">
        <w:rPr>
          <w:rFonts w:ascii="Century" w:hAnsi="Century" w:cs="Times New Roman"/>
          <w:sz w:val="24"/>
          <w:szCs w:val="24"/>
          <w:lang w:val="id-ID"/>
        </w:rPr>
        <w:t xml:space="preserve"> pada tahap persiapan, persoalan yang ditemukan dan merupakan kendala bagi keseluruhan mitra yang tersebar di </w:t>
      </w:r>
      <w:r w:rsidR="006E32FD" w:rsidRPr="00F64A04">
        <w:rPr>
          <w:rFonts w:ascii="Century" w:hAnsi="Century" w:cs="Times New Roman"/>
          <w:sz w:val="24"/>
          <w:szCs w:val="24"/>
          <w:lang w:val="id-ID"/>
        </w:rPr>
        <w:t xml:space="preserve">lima </w:t>
      </w:r>
      <w:r w:rsidRPr="00F64A04">
        <w:rPr>
          <w:rFonts w:ascii="Century" w:hAnsi="Century" w:cs="Times New Roman"/>
          <w:sz w:val="24"/>
          <w:szCs w:val="24"/>
          <w:lang w:val="id-ID"/>
        </w:rPr>
        <w:t xml:space="preserve">Desa adalah keterbatasan pemahaman atau kurangnya informasi terkait manfaat dalam aspek ekologi </w:t>
      </w:r>
      <w:r w:rsidR="00AB1C36" w:rsidRPr="00F64A04">
        <w:rPr>
          <w:rFonts w:ascii="Century" w:hAnsi="Century" w:cs="Times New Roman"/>
          <w:sz w:val="24"/>
          <w:szCs w:val="24"/>
          <w:lang w:val="id-ID"/>
        </w:rPr>
        <w:t>yang</w:t>
      </w:r>
      <w:r w:rsidRPr="00F64A04">
        <w:rPr>
          <w:rFonts w:ascii="Century" w:hAnsi="Century" w:cs="Times New Roman"/>
          <w:sz w:val="24"/>
          <w:szCs w:val="24"/>
          <w:lang w:val="id-ID"/>
        </w:rPr>
        <w:t xml:space="preserve"> berdampak pada aspek ekonomi. Sehingga </w:t>
      </w:r>
      <w:r w:rsidR="00561591" w:rsidRPr="00F64A04">
        <w:rPr>
          <w:rFonts w:ascii="Century" w:hAnsi="Century" w:cs="Times New Roman"/>
          <w:sz w:val="24"/>
          <w:szCs w:val="24"/>
          <w:lang w:val="id-ID"/>
        </w:rPr>
        <w:t xml:space="preserve">berdampak pada kegiatan penangkapan atau pengambilan sumberdaya perairan seperti ikan, lola, kima </w:t>
      </w:r>
      <w:r w:rsidR="00561591" w:rsidRPr="00F64A04">
        <w:rPr>
          <w:rFonts w:ascii="Century" w:hAnsi="Century" w:cs="Times New Roman"/>
          <w:sz w:val="24"/>
          <w:szCs w:val="24"/>
          <w:lang w:val="id-ID"/>
        </w:rPr>
        <w:lastRenderedPageBreak/>
        <w:t xml:space="preserve">ataupun jenis lainya masih menggunakan cara-cara tidak ramah lingkungan antara lain bom ikan maupun </w:t>
      </w:r>
      <w:r w:rsidR="00561591" w:rsidRPr="00F64A04">
        <w:rPr>
          <w:rFonts w:ascii="Century" w:hAnsi="Century" w:cs="Times New Roman"/>
          <w:i/>
          <w:iCs/>
          <w:sz w:val="24"/>
          <w:szCs w:val="24"/>
          <w:lang w:val="id-ID"/>
        </w:rPr>
        <w:t>pottasium</w:t>
      </w:r>
      <w:r w:rsidR="006E32FD" w:rsidRPr="00F64A04">
        <w:rPr>
          <w:rFonts w:ascii="Century" w:hAnsi="Century" w:cs="Times New Roman"/>
          <w:i/>
          <w:iCs/>
          <w:sz w:val="24"/>
          <w:szCs w:val="24"/>
          <w:lang w:val="id-ID"/>
        </w:rPr>
        <w:t xml:space="preserve"> </w:t>
      </w:r>
      <w:r w:rsidR="006E32FD" w:rsidRPr="00F64A04">
        <w:rPr>
          <w:rFonts w:ascii="Century" w:hAnsi="Century" w:cs="Times New Roman"/>
          <w:sz w:val="24"/>
          <w:szCs w:val="24"/>
          <w:lang w:val="id-ID"/>
        </w:rPr>
        <w:fldChar w:fldCharType="begin" w:fldLock="1"/>
      </w:r>
      <w:r w:rsidR="006E32FD" w:rsidRPr="00F64A04">
        <w:rPr>
          <w:rFonts w:ascii="Century" w:hAnsi="Century" w:cs="Times New Roman"/>
          <w:sz w:val="24"/>
          <w:szCs w:val="24"/>
          <w:lang w:val="id-ID"/>
        </w:rPr>
        <w:instrText>ADDIN CSL_CITATION {"citationItems":[{"id":"ITEM-1","itemData":{"DOI":"10.1016/j.ecoser.2016.09.002","ISSN":"22120416","abstract":"The construction of culture as a class of ecosystem service presents a significant test of the holistic ambitions of an ecosystems approach to decision making. In this paper we explore the theoretical challenges arising from efforts to understand ecosystems as objects of cultural concern and consider the operational complexities associated with understanding how, and with what consequences, knowledge about cultural ecosystem services are created, communicated and accounted for in real world decision making. We specifically forward and develop a conceptual framework for understanding cultural ecosystem services and related benefits in terms of the environmental spaces and cultural practices that arise from interactions between humans and ecosystems. The types of knowledge, and approaches to knowledge production, presumed by this relational, non-linear and place-based perspective on cultural ecosystem services are discussed and reviewed. The framework not only helps navigate more fully the challenge of operationalising ‘cultural ecosystem services’ but points to a more relational understanding of the ecosystem services framework as a whole. Extending and refining understanding through more ambitious engagements in interdisciplinarity remains important.","author":[{"dropping-particle":"","family":"Fish","given":"Robert","non-dropping-particle":"","parse-names":false,"suffix":""},{"dropping-particle":"","family":"Church","given":"Andrew","non-dropping-particle":"","parse-names":false,"suffix":""},{"dropping-particle":"","family":"Winter","given":"Michael","non-dropping-particle":"","parse-names":false,"suffix":""}],"container-title":"Ecosystem Services","id":"ITEM-1","issued":{"date-parts":[["2016"]]},"title":"Conceptualising cultural ecosystem services: A novel framework for research and critical engagement","type":"article-journal"},"uris":["http://www.mendeley.com/documents/?uuid=2c419c6b-a7b1-4f60-a531-311a87178b14"]}],"mendeley":{"formattedCitation":"(Fish et al., 2016)","plainTextFormattedCitation":"(Fish et al., 2016)","previouslyFormattedCitation":"(Fish et al., 2016)"},"properties":{"noteIndex":0},"schema":"https://github.com/citation-style-language/schema/raw/master/csl-citation.json"}</w:instrText>
      </w:r>
      <w:r w:rsidR="006E32FD" w:rsidRPr="00F64A04">
        <w:rPr>
          <w:rFonts w:ascii="Century" w:hAnsi="Century" w:cs="Times New Roman"/>
          <w:sz w:val="24"/>
          <w:szCs w:val="24"/>
          <w:lang w:val="id-ID"/>
        </w:rPr>
        <w:fldChar w:fldCharType="separate"/>
      </w:r>
      <w:r w:rsidR="006E32FD" w:rsidRPr="00F64A04">
        <w:rPr>
          <w:rFonts w:ascii="Century" w:hAnsi="Century" w:cs="Times New Roman"/>
          <w:noProof/>
          <w:sz w:val="24"/>
          <w:szCs w:val="24"/>
          <w:lang w:val="id-ID"/>
        </w:rPr>
        <w:t>(Fish et al., 2016)</w:t>
      </w:r>
      <w:r w:rsidR="006E32FD" w:rsidRPr="00F64A04">
        <w:rPr>
          <w:rFonts w:ascii="Century" w:hAnsi="Century" w:cs="Times New Roman"/>
          <w:sz w:val="24"/>
          <w:szCs w:val="24"/>
          <w:lang w:val="id-ID"/>
        </w:rPr>
        <w:fldChar w:fldCharType="end"/>
      </w:r>
      <w:r w:rsidR="006E32FD" w:rsidRPr="00F64A04">
        <w:rPr>
          <w:rFonts w:ascii="Century" w:hAnsi="Century" w:cs="Times New Roman"/>
          <w:sz w:val="24"/>
          <w:szCs w:val="24"/>
          <w:lang w:val="id-ID"/>
        </w:rPr>
        <w:t xml:space="preserve">; </w:t>
      </w:r>
      <w:r w:rsidR="006E32FD" w:rsidRPr="00F64A04">
        <w:rPr>
          <w:rFonts w:ascii="Century" w:hAnsi="Century" w:cs="Times New Roman"/>
          <w:i/>
          <w:iCs/>
          <w:sz w:val="24"/>
          <w:szCs w:val="24"/>
          <w:lang w:val="id-ID"/>
        </w:rPr>
        <w:fldChar w:fldCharType="begin" w:fldLock="1"/>
      </w:r>
      <w:r w:rsidR="006E32FD" w:rsidRPr="00F64A04">
        <w:rPr>
          <w:rFonts w:ascii="Century" w:hAnsi="Century" w:cs="Times New Roman"/>
          <w:i/>
          <w:iCs/>
          <w:sz w:val="24"/>
          <w:szCs w:val="24"/>
          <w:lang w:val="id-ID"/>
        </w:rPr>
        <w:instrText>ADDIN CSL_CITATION {"citationItems":[{"id":"ITEM-1","itemData":{"ISSN":"2503-359X","abstract":"Penelitian ini bertujuan untuk 1) Mengetahui perubahan pola pikir masyarakat nelayan terhadap pendidikan di Desa Panimbawang Kecamatan Bungku Selatan Kabupaten Morowali. 2) Mengetahui faktor- faktor penyebab perubahan pola pikir masyarakat nelayan terhadap pendidikan di Desa Panimbawang Kecamatan Bungku Selatan Kabupaten Morowali. Penelitian ini dilakukan di Desa Panimbawang Kecamatan Bungku Selatan Kabupaten Morowali. Pendekatan penelitian yang digunakan yaitu pendekatan penelitian kualitatif dan kuantitatif. Teknik pengumpulan data yang digunakan adalah wawancara, observasi dan dokumentasi. Untuk teknik penentuan informan menggunakan teknik Purposive Sampling. Teknik analisis data yang digunakan yaitu analisis model interaktif menggunakan tiga tahapan yaitu reduksi data, penyajian data dan penarikan kesimpulan atau verifikasi. Hasil dalam penelitian ini menunjukkan bahwa perubahan pola pikir masyarakat nelayan terhadap pendidikan di Desa Panimbawang Kecamatan Bungku Selatan Kabupaten Morowali, disebabkan oleh terbukanya masyarakat dikarnakan masuknya informasi, salah satunya masyarakat nelayan lebih peduli akan pendidikan, tingginya minat orang tua dan kemauan anak untuk berpendidikan, pendidikan mulai di anggap prioritas utama, dalam menyekolahkan anak-anaknya, Faktor yang menyebabkan perubahan pola pikir masyarakat nelayan terhadap pendidikan Kecamatan Bungku Selatan Kabupaten Morowali, disebabkan karena meningkatnya perekonomian masyarakat, adanya pengalaman hidup yang susah, kemajuan teknologi informasi dan tersedianya sarana dan prasarana.","author":[{"dropping-particle":"","family":"Parma, H. Jamaluddin Hos","given":"Sarpin","non-dropping-particle":"","parse-names":false,"suffix":""}],"container-title":"Neo Societal; Vol. 3; No. 2;","id":"ITEM-1","issue":"2","issued":{"date-parts":[["2018"]]},"page":"416-424","title":"PERUBAHAN POLA PIKIR MASYARAKAT NELAYAN TERHADAP PENDIDIKAN (Studi di Desa Panimbawang Kecamatan Bungku Selatan Kabupaten Morowali)","type":"article-journal","volume":"3"},"uris":["http://www.mendeley.com/documents/?uuid=55cf2f6e-66ad-44fd-bb08-83f46c4d241f"]}],"mendeley":{"formattedCitation":"(Parma, H. Jamaluddin Hos, 2018)","plainTextFormattedCitation":"(Parma, H. Jamaluddin Hos, 2018)","previouslyFormattedCitation":"(Parma, H. Jamaluddin Hos, 2018)"},"properties":{"noteIndex":0},"schema":"https://github.com/citation-style-language/schema/raw/master/csl-citation.json"}</w:instrText>
      </w:r>
      <w:r w:rsidR="006E32FD" w:rsidRPr="00F64A04">
        <w:rPr>
          <w:rFonts w:ascii="Century" w:hAnsi="Century" w:cs="Times New Roman"/>
          <w:i/>
          <w:iCs/>
          <w:sz w:val="24"/>
          <w:szCs w:val="24"/>
          <w:lang w:val="id-ID"/>
        </w:rPr>
        <w:fldChar w:fldCharType="separate"/>
      </w:r>
      <w:r w:rsidR="006E32FD" w:rsidRPr="00F64A04">
        <w:rPr>
          <w:rFonts w:ascii="Century" w:hAnsi="Century" w:cs="Times New Roman"/>
          <w:iCs/>
          <w:noProof/>
          <w:sz w:val="24"/>
          <w:szCs w:val="24"/>
          <w:lang w:val="id-ID"/>
        </w:rPr>
        <w:t>(Parma, H. Jamaluddin Hos, 2018)</w:t>
      </w:r>
      <w:r w:rsidR="006E32FD" w:rsidRPr="00F64A04">
        <w:rPr>
          <w:rFonts w:ascii="Century" w:hAnsi="Century" w:cs="Times New Roman"/>
          <w:i/>
          <w:iCs/>
          <w:sz w:val="24"/>
          <w:szCs w:val="24"/>
          <w:lang w:val="id-ID"/>
        </w:rPr>
        <w:fldChar w:fldCharType="end"/>
      </w:r>
      <w:r w:rsidR="00561591" w:rsidRPr="00F64A04">
        <w:rPr>
          <w:rFonts w:ascii="Century" w:hAnsi="Century" w:cs="Times New Roman"/>
          <w:sz w:val="24"/>
          <w:szCs w:val="24"/>
          <w:lang w:val="id-ID"/>
        </w:rPr>
        <w:t>. Sehingga kerusakan habitat tempat dimana ikan atau sumberdaya perairan lainya berkembang biak.  Kondisi perairan disalah satu bagian kawasan peraiaran yang mengalami kerusakan habitat dapat dilihat pada gambar 2.</w:t>
      </w:r>
    </w:p>
    <w:p w14:paraId="77980775" w14:textId="171CA1BC"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r w:rsidRPr="00F64A04">
        <w:rPr>
          <w:rFonts w:ascii="Century" w:hAnsi="Century" w:cs="Times New Roman"/>
          <w:noProof/>
          <w:sz w:val="24"/>
          <w:szCs w:val="24"/>
        </w:rPr>
        <w:drawing>
          <wp:anchor distT="0" distB="0" distL="114300" distR="114300" simplePos="0" relativeHeight="251658240" behindDoc="0" locked="0" layoutInCell="1" allowOverlap="1" wp14:anchorId="5070DD69" wp14:editId="08B84527">
            <wp:simplePos x="0" y="0"/>
            <wp:positionH relativeFrom="margin">
              <wp:align>left</wp:align>
            </wp:positionH>
            <wp:positionV relativeFrom="paragraph">
              <wp:posOffset>120015</wp:posOffset>
            </wp:positionV>
            <wp:extent cx="4867275" cy="3000375"/>
            <wp:effectExtent l="0" t="0" r="9525" b="9525"/>
            <wp:wrapNone/>
            <wp:docPr id="7" name="Picture 6">
              <a:extLst xmlns:a="http://schemas.openxmlformats.org/drawingml/2006/main">
                <a:ext uri="{FF2B5EF4-FFF2-40B4-BE49-F238E27FC236}">
                  <a16:creationId xmlns:a16="http://schemas.microsoft.com/office/drawing/2014/main" id="{956B6E53-063A-4CBD-AFB7-ACAC6C215B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56B6E53-063A-4CBD-AFB7-ACAC6C215B53}"/>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867275" cy="3000375"/>
                    </a:xfrm>
                    <a:prstGeom prst="rect">
                      <a:avLst/>
                    </a:prstGeom>
                  </pic:spPr>
                </pic:pic>
              </a:graphicData>
            </a:graphic>
            <wp14:sizeRelV relativeFrom="margin">
              <wp14:pctHeight>0</wp14:pctHeight>
            </wp14:sizeRelV>
          </wp:anchor>
        </w:drawing>
      </w:r>
    </w:p>
    <w:p w14:paraId="5A50F491" w14:textId="4AE595E2"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p>
    <w:p w14:paraId="527B9034" w14:textId="1AE309C1"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p>
    <w:p w14:paraId="2E96C84E" w14:textId="729CFC47"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p>
    <w:p w14:paraId="0B872D14" w14:textId="52E1477D"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p>
    <w:p w14:paraId="278076BB" w14:textId="0657A221"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p>
    <w:p w14:paraId="6AF37652" w14:textId="190F19AF"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p>
    <w:p w14:paraId="735905A5" w14:textId="393A7830"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p>
    <w:p w14:paraId="13219CFC" w14:textId="0B903755"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p>
    <w:p w14:paraId="36A76BCE" w14:textId="4FDF92F4"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p>
    <w:p w14:paraId="4F1581AB" w14:textId="071C4D99"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p>
    <w:p w14:paraId="63D99D34" w14:textId="2E70BDB1" w:rsidR="00561591" w:rsidRPr="00F64A04" w:rsidRDefault="00561591" w:rsidP="00352021">
      <w:pPr>
        <w:pStyle w:val="ListParagraph"/>
        <w:spacing w:after="0" w:line="240" w:lineRule="auto"/>
        <w:ind w:left="0" w:firstLine="720"/>
        <w:jc w:val="both"/>
        <w:rPr>
          <w:rFonts w:ascii="Century" w:hAnsi="Century" w:cs="Times New Roman"/>
          <w:sz w:val="24"/>
          <w:szCs w:val="24"/>
          <w:lang w:val="id-ID"/>
        </w:rPr>
      </w:pPr>
    </w:p>
    <w:p w14:paraId="6871E146" w14:textId="2F399B4E" w:rsidR="00561591" w:rsidRPr="00E61573" w:rsidRDefault="00561591" w:rsidP="00352021">
      <w:pPr>
        <w:spacing w:after="0" w:line="240" w:lineRule="auto"/>
        <w:jc w:val="both"/>
        <w:rPr>
          <w:rFonts w:ascii="Century" w:hAnsi="Century" w:cs="Times New Roman"/>
          <w:lang w:val="id-ID"/>
        </w:rPr>
      </w:pPr>
      <w:r w:rsidRPr="00E61573">
        <w:rPr>
          <w:rFonts w:ascii="Century" w:hAnsi="Century" w:cs="Times New Roman"/>
          <w:lang w:val="id-ID"/>
        </w:rPr>
        <w:t xml:space="preserve">Gambar 2. </w:t>
      </w:r>
      <w:r w:rsidR="00D6253B" w:rsidRPr="00E61573">
        <w:rPr>
          <w:rFonts w:ascii="Century" w:hAnsi="Century" w:cs="Times New Roman"/>
          <w:lang w:val="id-ID"/>
        </w:rPr>
        <w:t>Kondisi perairan yang telah mengalami kerusakan</w:t>
      </w:r>
      <w:r w:rsidR="0049027F" w:rsidRPr="00E61573">
        <w:rPr>
          <w:rFonts w:ascii="Century" w:hAnsi="Century" w:cs="Times New Roman"/>
          <w:lang w:val="id-ID"/>
        </w:rPr>
        <w:t>.</w:t>
      </w:r>
    </w:p>
    <w:p w14:paraId="5007BD27" w14:textId="53F05563" w:rsidR="0049027F" w:rsidRPr="00F64A04" w:rsidRDefault="0049027F" w:rsidP="00F64A04">
      <w:pPr>
        <w:spacing w:after="0" w:line="360" w:lineRule="auto"/>
        <w:jc w:val="both"/>
        <w:rPr>
          <w:rFonts w:ascii="Century" w:hAnsi="Century" w:cs="Times New Roman"/>
          <w:sz w:val="24"/>
          <w:szCs w:val="24"/>
          <w:lang w:val="id-ID"/>
        </w:rPr>
      </w:pPr>
    </w:p>
    <w:p w14:paraId="46089719" w14:textId="09E5AD2D" w:rsidR="0049027F" w:rsidRPr="00F64A04" w:rsidRDefault="0049027F" w:rsidP="00F64A04">
      <w:pPr>
        <w:spacing w:after="0" w:line="360" w:lineRule="auto"/>
        <w:ind w:firstLine="720"/>
        <w:jc w:val="both"/>
        <w:rPr>
          <w:rFonts w:ascii="Century" w:hAnsi="Century" w:cs="Times New Roman"/>
          <w:sz w:val="24"/>
          <w:szCs w:val="24"/>
          <w:lang w:val="id-ID"/>
        </w:rPr>
      </w:pPr>
      <w:r w:rsidRPr="00F64A04">
        <w:rPr>
          <w:rFonts w:ascii="Century" w:hAnsi="Century" w:cs="Times New Roman"/>
          <w:sz w:val="24"/>
          <w:szCs w:val="24"/>
          <w:lang w:val="id-ID"/>
        </w:rPr>
        <w:t xml:space="preserve">Tahap pelaksanaan kegiatan dilakukan dengan kegiatan sosialisasi dan penyuluhan menyangkut kebermanfaatan tradisi budaya </w:t>
      </w:r>
      <w:r w:rsidRPr="00F64A04">
        <w:rPr>
          <w:rFonts w:ascii="Century" w:hAnsi="Century" w:cs="Times New Roman"/>
          <w:i/>
          <w:iCs/>
          <w:sz w:val="24"/>
          <w:szCs w:val="24"/>
          <w:lang w:val="id-ID"/>
        </w:rPr>
        <w:t>Mulung</w:t>
      </w:r>
      <w:r w:rsidRPr="00F64A04">
        <w:rPr>
          <w:rFonts w:ascii="Century" w:hAnsi="Century" w:cs="Times New Roman"/>
          <w:sz w:val="24"/>
          <w:szCs w:val="24"/>
          <w:lang w:val="id-ID"/>
        </w:rPr>
        <w:t xml:space="preserve">, secara berkesinambungan pada </w:t>
      </w:r>
      <w:r w:rsidR="0029716B" w:rsidRPr="00F64A04">
        <w:rPr>
          <w:rFonts w:ascii="Century" w:hAnsi="Century" w:cs="Times New Roman"/>
          <w:sz w:val="24"/>
          <w:szCs w:val="24"/>
          <w:lang w:val="id-ID"/>
        </w:rPr>
        <w:t>lima</w:t>
      </w:r>
      <w:r w:rsidRPr="00F64A04">
        <w:rPr>
          <w:rFonts w:ascii="Century" w:hAnsi="Century" w:cs="Times New Roman"/>
          <w:sz w:val="24"/>
          <w:szCs w:val="24"/>
          <w:lang w:val="id-ID"/>
        </w:rPr>
        <w:t xml:space="preserve"> Desa pesisir yang merupakan bagian dari rumpun adat Baranusa antara lain Desa Baraler, Desa Blang Merang, Desa Baranusa, Desa Illu dan Desa Piringsina. Metode pelaksanaan berupa penyampaian materi kemudian dilanjutkan dengan babak tanya jawab atau curah pendapat sehingga </w:t>
      </w:r>
      <w:r w:rsidR="00FB5EF8" w:rsidRPr="00F64A04">
        <w:rPr>
          <w:rFonts w:ascii="Century" w:hAnsi="Century" w:cs="Times New Roman"/>
          <w:sz w:val="24"/>
          <w:szCs w:val="24"/>
          <w:lang w:val="id-ID"/>
        </w:rPr>
        <w:t xml:space="preserve">materi </w:t>
      </w:r>
      <w:r w:rsidRPr="00F64A04">
        <w:rPr>
          <w:rFonts w:ascii="Century" w:hAnsi="Century" w:cs="Times New Roman"/>
          <w:sz w:val="24"/>
          <w:szCs w:val="24"/>
          <w:lang w:val="id-ID"/>
        </w:rPr>
        <w:t xml:space="preserve">yang disampaikan maupun </w:t>
      </w:r>
      <w:r w:rsidR="00FB5EF8" w:rsidRPr="00F64A04">
        <w:rPr>
          <w:rFonts w:ascii="Century" w:hAnsi="Century" w:cs="Times New Roman"/>
          <w:sz w:val="24"/>
          <w:szCs w:val="24"/>
          <w:lang w:val="id-ID"/>
        </w:rPr>
        <w:t xml:space="preserve">informasi balik yang diperoleh atau pendapat balik dari masyarakat menjadi bahan solusi pemberlakukan kembali </w:t>
      </w:r>
      <w:r w:rsidR="00FB5EF8" w:rsidRPr="00F64A04">
        <w:rPr>
          <w:rFonts w:ascii="Century" w:hAnsi="Century" w:cs="Times New Roman"/>
          <w:i/>
          <w:iCs/>
          <w:sz w:val="24"/>
          <w:szCs w:val="24"/>
          <w:lang w:val="id-ID"/>
        </w:rPr>
        <w:t>Mulung</w:t>
      </w:r>
      <w:r w:rsidR="00FB5EF8" w:rsidRPr="00F64A04">
        <w:rPr>
          <w:rFonts w:ascii="Century" w:hAnsi="Century" w:cs="Times New Roman"/>
          <w:sz w:val="24"/>
          <w:szCs w:val="24"/>
          <w:lang w:val="id-ID"/>
        </w:rPr>
        <w:t xml:space="preserve"> dalam tahap selanjutnya.</w:t>
      </w:r>
    </w:p>
    <w:p w14:paraId="5B6C9D58" w14:textId="155A2048" w:rsidR="00FB5EF8" w:rsidRPr="00F64A04" w:rsidRDefault="00FB5EF8" w:rsidP="00F64A04">
      <w:pPr>
        <w:spacing w:after="0" w:line="360" w:lineRule="auto"/>
        <w:ind w:firstLine="720"/>
        <w:jc w:val="both"/>
        <w:rPr>
          <w:rFonts w:ascii="Century" w:hAnsi="Century" w:cs="Times New Roman"/>
          <w:sz w:val="24"/>
          <w:szCs w:val="24"/>
          <w:lang w:val="id-ID"/>
        </w:rPr>
      </w:pPr>
      <w:r w:rsidRPr="00F64A04">
        <w:rPr>
          <w:rFonts w:ascii="Century" w:hAnsi="Century" w:cs="Times New Roman"/>
          <w:sz w:val="24"/>
          <w:szCs w:val="24"/>
          <w:lang w:val="id-ID"/>
        </w:rPr>
        <w:t xml:space="preserve">Kegiatan sosialisasi atau penyuluhan mengenai aspek kebermanfaatan tradisi budaya </w:t>
      </w:r>
      <w:r w:rsidRPr="00F64A04">
        <w:rPr>
          <w:rFonts w:ascii="Century" w:hAnsi="Century" w:cs="Times New Roman"/>
          <w:i/>
          <w:iCs/>
          <w:sz w:val="24"/>
          <w:szCs w:val="24"/>
          <w:lang w:val="id-ID"/>
        </w:rPr>
        <w:t>Mulung</w:t>
      </w:r>
      <w:r w:rsidRPr="00F64A04">
        <w:rPr>
          <w:rFonts w:ascii="Century" w:hAnsi="Century" w:cs="Times New Roman"/>
          <w:sz w:val="24"/>
          <w:szCs w:val="24"/>
          <w:lang w:val="id-ID"/>
        </w:rPr>
        <w:t xml:space="preserve"> diawali di Desa Baraler, </w:t>
      </w:r>
      <w:r w:rsidR="00264A10">
        <w:rPr>
          <w:rFonts w:ascii="Century" w:hAnsi="Century" w:cs="Times New Roman"/>
          <w:sz w:val="24"/>
          <w:szCs w:val="24"/>
          <w:lang w:val="id-ID"/>
        </w:rPr>
        <w:t xml:space="preserve">dan selanjutnya dilakukan secara berurutan dari </w:t>
      </w:r>
      <w:r w:rsidRPr="00F64A04">
        <w:rPr>
          <w:rFonts w:ascii="Century" w:hAnsi="Century" w:cs="Times New Roman"/>
          <w:sz w:val="24"/>
          <w:szCs w:val="24"/>
          <w:lang w:val="id-ID"/>
        </w:rPr>
        <w:t xml:space="preserve">Desa Blang Merang, Desa Baranusa, Desa Illu dan Desa Piringsina. </w:t>
      </w:r>
      <w:r w:rsidRPr="00F64A04">
        <w:rPr>
          <w:rFonts w:ascii="Century" w:hAnsi="Century" w:cs="Times New Roman"/>
          <w:sz w:val="24"/>
          <w:szCs w:val="24"/>
          <w:lang w:val="id-ID"/>
        </w:rPr>
        <w:lastRenderedPageBreak/>
        <w:t>Animo kehadiran masyarakat dari semua lokasi target</w:t>
      </w:r>
      <w:r w:rsidR="001D0A76" w:rsidRPr="00F64A04">
        <w:rPr>
          <w:rFonts w:ascii="Century" w:hAnsi="Century" w:cs="Times New Roman"/>
          <w:sz w:val="24"/>
          <w:szCs w:val="24"/>
          <w:lang w:val="id-ID"/>
        </w:rPr>
        <w:t xml:space="preserve"> cukup tinggi seperti kehadiran tokoh masyarakat, tokoh agama, tokoh adat, tokoh pemuda bahkan keterwakilan pemerintah. Materi yang disampaikan anatara lain: 1) Dampak Keseimbangan Ekosistem; 2) Dapatkah Hidup Secara Cerdas Ekologi; 3) Daya Dukung Lingkungan (</w:t>
      </w:r>
      <w:r w:rsidR="001D0A76" w:rsidRPr="00F64A04">
        <w:rPr>
          <w:rFonts w:ascii="Century" w:hAnsi="Century" w:cs="Times New Roman"/>
          <w:i/>
          <w:iCs/>
          <w:sz w:val="24"/>
          <w:szCs w:val="24"/>
          <w:lang w:val="id-ID"/>
        </w:rPr>
        <w:t>carryng capacity</w:t>
      </w:r>
      <w:r w:rsidR="001D0A76" w:rsidRPr="00F64A04">
        <w:rPr>
          <w:rFonts w:ascii="Century" w:hAnsi="Century" w:cs="Times New Roman"/>
          <w:sz w:val="24"/>
          <w:szCs w:val="24"/>
          <w:lang w:val="id-ID"/>
        </w:rPr>
        <w:t xml:space="preserve">); 4) Penyampaian materi menyangkut survey dampak ekonomi dalam penerapan </w:t>
      </w:r>
      <w:r w:rsidR="001D0A76" w:rsidRPr="00F64A04">
        <w:rPr>
          <w:rFonts w:ascii="Century" w:hAnsi="Century" w:cs="Times New Roman"/>
          <w:i/>
          <w:iCs/>
          <w:sz w:val="24"/>
          <w:szCs w:val="24"/>
          <w:lang w:val="id-ID"/>
        </w:rPr>
        <w:t>Mulung</w:t>
      </w:r>
      <w:r w:rsidR="001D0A76" w:rsidRPr="00F64A04">
        <w:rPr>
          <w:rFonts w:ascii="Century" w:hAnsi="Century" w:cs="Times New Roman"/>
          <w:sz w:val="24"/>
          <w:szCs w:val="24"/>
          <w:lang w:val="id-ID"/>
        </w:rPr>
        <w:t xml:space="preserve"> 2018.</w:t>
      </w:r>
      <w:r w:rsidR="004B1226" w:rsidRPr="00F64A04">
        <w:rPr>
          <w:rFonts w:ascii="Century" w:hAnsi="Century" w:cs="Times New Roman"/>
          <w:sz w:val="24"/>
          <w:szCs w:val="24"/>
          <w:lang w:val="id-ID"/>
        </w:rPr>
        <w:t xml:space="preserve"> Proses kegiatan sosialisasi atau penyuluhan dapat dilihat pada gambar 3 berikut ini   </w:t>
      </w:r>
    </w:p>
    <w:p w14:paraId="5EC6D5AB" w14:textId="437165D3" w:rsidR="001D0A76" w:rsidRPr="00F64A04" w:rsidRDefault="004B1226" w:rsidP="00F64A04">
      <w:pPr>
        <w:spacing w:after="0" w:line="360" w:lineRule="auto"/>
        <w:ind w:firstLine="720"/>
        <w:jc w:val="both"/>
        <w:rPr>
          <w:rFonts w:ascii="Century" w:hAnsi="Century" w:cs="Times New Roman"/>
          <w:sz w:val="24"/>
          <w:szCs w:val="24"/>
          <w:lang w:val="id-ID"/>
        </w:rPr>
      </w:pPr>
      <w:r w:rsidRPr="00F64A04">
        <w:rPr>
          <w:rFonts w:ascii="Century" w:hAnsi="Century" w:cs="Times New Roman"/>
          <w:noProof/>
          <w:sz w:val="24"/>
          <w:szCs w:val="24"/>
          <w:lang w:val="id-ID"/>
        </w:rPr>
        <mc:AlternateContent>
          <mc:Choice Requires="wpg">
            <w:drawing>
              <wp:anchor distT="0" distB="0" distL="114300" distR="114300" simplePos="0" relativeHeight="251661312" behindDoc="0" locked="0" layoutInCell="1" allowOverlap="1" wp14:anchorId="508EDD71" wp14:editId="53481046">
                <wp:simplePos x="0" y="0"/>
                <wp:positionH relativeFrom="margin">
                  <wp:align>right</wp:align>
                </wp:positionH>
                <wp:positionV relativeFrom="paragraph">
                  <wp:posOffset>13335</wp:posOffset>
                </wp:positionV>
                <wp:extent cx="5941695" cy="2305050"/>
                <wp:effectExtent l="0" t="0" r="1905" b="0"/>
                <wp:wrapNone/>
                <wp:docPr id="4" name="Group 4"/>
                <wp:cNvGraphicFramePr/>
                <a:graphic xmlns:a="http://schemas.openxmlformats.org/drawingml/2006/main">
                  <a:graphicData uri="http://schemas.microsoft.com/office/word/2010/wordprocessingGroup">
                    <wpg:wgp>
                      <wpg:cNvGrpSpPr/>
                      <wpg:grpSpPr>
                        <a:xfrm>
                          <a:off x="0" y="0"/>
                          <a:ext cx="5941695" cy="2305050"/>
                          <a:chOff x="0" y="0"/>
                          <a:chExt cx="5941695" cy="2305050"/>
                        </a:xfrm>
                      </wpg:grpSpPr>
                      <pic:pic xmlns:pic="http://schemas.openxmlformats.org/drawingml/2006/picture">
                        <pic:nvPicPr>
                          <pic:cNvPr id="2" name="Picture 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000375" y="0"/>
                            <a:ext cx="2941320" cy="2305050"/>
                          </a:xfrm>
                          <a:prstGeom prst="rect">
                            <a:avLst/>
                          </a:prstGeom>
                          <a:noFill/>
                        </pic:spPr>
                      </pic:pic>
                      <pic:pic xmlns:pic="http://schemas.openxmlformats.org/drawingml/2006/picture">
                        <pic:nvPicPr>
                          <pic:cNvPr id="3" name="Picture 3"/>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1800" cy="2305050"/>
                          </a:xfrm>
                          <a:prstGeom prst="rect">
                            <a:avLst/>
                          </a:prstGeom>
                          <a:noFill/>
                          <a:ln>
                            <a:noFill/>
                          </a:ln>
                        </pic:spPr>
                      </pic:pic>
                    </wpg:wgp>
                  </a:graphicData>
                </a:graphic>
              </wp:anchor>
            </w:drawing>
          </mc:Choice>
          <mc:Fallback>
            <w:pict>
              <v:group w14:anchorId="75767231" id="Group 4" o:spid="_x0000_s1026" style="position:absolute;margin-left:416.65pt;margin-top:1.05pt;width:467.85pt;height:181.5pt;z-index:251661312;mso-position-horizontal:right;mso-position-horizontal-relative:margin" coordsize="59416,2305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30003;width:29413;height:2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">
                  <v:imagedata r:id="rId14" o:title=""/>
                </v:shape>
                <v:shape id="Picture 3" o:spid="_x0000_s1028" type="#_x0000_t75" style="position:absolute;width:29718;height:2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">
                  <v:imagedata r:id="rId15" o:title=""/>
                </v:shape>
                <w10:wrap anchorx="margin"/>
              </v:group>
            </w:pict>
          </mc:Fallback>
        </mc:AlternateContent>
      </w:r>
      <w:r w:rsidR="00264A10">
        <w:rPr>
          <w:rFonts w:ascii="Century" w:hAnsi="Century" w:cs="Times New Roman"/>
          <w:noProof/>
          <w:sz w:val="24"/>
          <w:szCs w:val="24"/>
          <w:lang w:val="id-ID"/>
        </w:rPr>
        <w:t xml:space="preserve"> </w:t>
      </w:r>
    </w:p>
    <w:p w14:paraId="217FC00A" w14:textId="33323224" w:rsidR="00FB5EF8" w:rsidRPr="00F64A04" w:rsidRDefault="00FB5EF8" w:rsidP="00F64A04">
      <w:pPr>
        <w:spacing w:after="0" w:line="360" w:lineRule="auto"/>
        <w:ind w:firstLine="720"/>
        <w:jc w:val="both"/>
        <w:rPr>
          <w:rFonts w:ascii="Century" w:hAnsi="Century" w:cs="Times New Roman"/>
          <w:sz w:val="24"/>
          <w:szCs w:val="24"/>
          <w:lang w:val="id-ID"/>
        </w:rPr>
      </w:pPr>
    </w:p>
    <w:p w14:paraId="600D7527" w14:textId="78E4FEA7" w:rsidR="00561591" w:rsidRPr="00F64A04" w:rsidRDefault="00561591" w:rsidP="00F64A04">
      <w:pPr>
        <w:pStyle w:val="ListParagraph"/>
        <w:spacing w:after="0" w:line="360" w:lineRule="auto"/>
        <w:ind w:left="0" w:firstLine="720"/>
        <w:jc w:val="both"/>
        <w:rPr>
          <w:rFonts w:ascii="Century" w:hAnsi="Century" w:cs="Times New Roman"/>
          <w:sz w:val="24"/>
          <w:szCs w:val="24"/>
          <w:lang w:val="id-ID"/>
        </w:rPr>
      </w:pPr>
    </w:p>
    <w:p w14:paraId="040A4F59" w14:textId="33124AA6" w:rsidR="004B1226" w:rsidRPr="00F64A04" w:rsidRDefault="004B1226" w:rsidP="00F64A04">
      <w:pPr>
        <w:pStyle w:val="ListParagraph"/>
        <w:spacing w:after="0" w:line="360" w:lineRule="auto"/>
        <w:ind w:left="0" w:firstLine="720"/>
        <w:jc w:val="both"/>
        <w:rPr>
          <w:rFonts w:ascii="Century" w:hAnsi="Century" w:cs="Times New Roman"/>
          <w:sz w:val="24"/>
          <w:szCs w:val="24"/>
          <w:lang w:val="id-ID"/>
        </w:rPr>
      </w:pPr>
    </w:p>
    <w:p w14:paraId="5FC68CEF" w14:textId="5F19835D" w:rsidR="004B1226" w:rsidRPr="00F64A04" w:rsidRDefault="004B1226" w:rsidP="00F64A04">
      <w:pPr>
        <w:pStyle w:val="ListParagraph"/>
        <w:spacing w:after="0" w:line="360" w:lineRule="auto"/>
        <w:ind w:left="0" w:firstLine="720"/>
        <w:jc w:val="both"/>
        <w:rPr>
          <w:rFonts w:ascii="Century" w:hAnsi="Century" w:cs="Times New Roman"/>
          <w:sz w:val="24"/>
          <w:szCs w:val="24"/>
          <w:lang w:val="id-ID"/>
        </w:rPr>
      </w:pPr>
    </w:p>
    <w:p w14:paraId="70D17F1E" w14:textId="3006972A" w:rsidR="004B1226" w:rsidRPr="00F64A04" w:rsidRDefault="004B1226" w:rsidP="00F64A04">
      <w:pPr>
        <w:pStyle w:val="ListParagraph"/>
        <w:spacing w:after="0" w:line="360" w:lineRule="auto"/>
        <w:ind w:left="0" w:firstLine="720"/>
        <w:jc w:val="both"/>
        <w:rPr>
          <w:rFonts w:ascii="Century" w:hAnsi="Century" w:cs="Times New Roman"/>
          <w:sz w:val="24"/>
          <w:szCs w:val="24"/>
          <w:lang w:val="id-ID"/>
        </w:rPr>
      </w:pPr>
    </w:p>
    <w:p w14:paraId="07E1E414" w14:textId="7FF7811E" w:rsidR="004B1226" w:rsidRPr="00F64A04" w:rsidRDefault="004B1226" w:rsidP="00F64A04">
      <w:pPr>
        <w:pStyle w:val="ListParagraph"/>
        <w:spacing w:after="0" w:line="360" w:lineRule="auto"/>
        <w:ind w:left="0" w:firstLine="720"/>
        <w:jc w:val="both"/>
        <w:rPr>
          <w:rFonts w:ascii="Century" w:hAnsi="Century" w:cs="Times New Roman"/>
          <w:sz w:val="24"/>
          <w:szCs w:val="24"/>
          <w:lang w:val="id-ID"/>
        </w:rPr>
      </w:pPr>
    </w:p>
    <w:p w14:paraId="55216265" w14:textId="7CC89853" w:rsidR="004B1226" w:rsidRPr="00F64A04" w:rsidRDefault="004B1226" w:rsidP="00F64A04">
      <w:pPr>
        <w:pStyle w:val="ListParagraph"/>
        <w:spacing w:after="0" w:line="360" w:lineRule="auto"/>
        <w:ind w:left="0" w:firstLine="720"/>
        <w:jc w:val="both"/>
        <w:rPr>
          <w:rFonts w:ascii="Century" w:hAnsi="Century" w:cs="Times New Roman"/>
          <w:sz w:val="24"/>
          <w:szCs w:val="24"/>
          <w:lang w:val="id-ID"/>
        </w:rPr>
      </w:pPr>
    </w:p>
    <w:p w14:paraId="3688ADFA" w14:textId="0EA539C8" w:rsidR="004B1226" w:rsidRPr="00352021" w:rsidRDefault="004B1226" w:rsidP="00352021">
      <w:pPr>
        <w:pStyle w:val="ListParagraph"/>
        <w:spacing w:after="0" w:line="240" w:lineRule="auto"/>
        <w:ind w:left="0" w:firstLine="720"/>
        <w:jc w:val="both"/>
        <w:rPr>
          <w:rFonts w:ascii="Century" w:hAnsi="Century" w:cs="Times New Roman"/>
          <w:lang w:val="id-ID"/>
        </w:rPr>
      </w:pPr>
    </w:p>
    <w:p w14:paraId="3CF7B0DD" w14:textId="1D1A478A" w:rsidR="004B1226" w:rsidRPr="00352021" w:rsidRDefault="004B1226" w:rsidP="00352021">
      <w:pPr>
        <w:pStyle w:val="ListParagraph"/>
        <w:numPr>
          <w:ilvl w:val="0"/>
          <w:numId w:val="3"/>
        </w:numPr>
        <w:spacing w:after="0" w:line="240" w:lineRule="auto"/>
        <w:jc w:val="both"/>
        <w:rPr>
          <w:rFonts w:ascii="Century" w:hAnsi="Century" w:cs="Times New Roman"/>
          <w:lang w:val="id-ID"/>
        </w:rPr>
      </w:pPr>
      <w:r w:rsidRPr="00352021">
        <w:rPr>
          <w:rFonts w:ascii="Century" w:hAnsi="Century" w:cs="Times New Roman"/>
          <w:lang w:val="id-ID"/>
        </w:rPr>
        <w:t>(b)</w:t>
      </w:r>
    </w:p>
    <w:p w14:paraId="647FFD03" w14:textId="10707132" w:rsidR="004B1226" w:rsidRPr="00352021" w:rsidRDefault="004B1226" w:rsidP="00352021">
      <w:pPr>
        <w:spacing w:after="0" w:line="240" w:lineRule="auto"/>
        <w:ind w:left="1166" w:hanging="1166"/>
        <w:jc w:val="both"/>
        <w:rPr>
          <w:rFonts w:ascii="Century" w:hAnsi="Century" w:cs="Times New Roman"/>
          <w:lang w:val="id-ID"/>
        </w:rPr>
      </w:pPr>
      <w:r w:rsidRPr="00352021">
        <w:rPr>
          <w:rFonts w:ascii="Century" w:hAnsi="Century" w:cs="Times New Roman"/>
          <w:lang w:val="id-ID"/>
        </w:rPr>
        <w:t xml:space="preserve">Gambar 3. (a) dalam kegiatan curah pendapat setelah penyampaian materi untuk menginput infoermasi </w:t>
      </w:r>
      <w:r w:rsidR="00647572" w:rsidRPr="00352021">
        <w:rPr>
          <w:rFonts w:ascii="Century" w:hAnsi="Century" w:cs="Times New Roman"/>
          <w:lang w:val="id-ID"/>
        </w:rPr>
        <w:t>dari masyarakat; (b) antusiasme mitra dalam kegiatan sosialisasi atau penyuluhan yang dilakukan.</w:t>
      </w:r>
      <w:r w:rsidRPr="00352021">
        <w:rPr>
          <w:rFonts w:ascii="Century" w:hAnsi="Century" w:cs="Times New Roman"/>
          <w:lang w:val="id-ID"/>
        </w:rPr>
        <w:t xml:space="preserve"> </w:t>
      </w:r>
    </w:p>
    <w:p w14:paraId="44B3374C" w14:textId="2A5D37ED" w:rsidR="00647572" w:rsidRPr="00F64A04" w:rsidRDefault="00647572" w:rsidP="00352021">
      <w:pPr>
        <w:spacing w:after="0" w:line="240" w:lineRule="auto"/>
        <w:ind w:left="1170" w:hanging="1170"/>
        <w:jc w:val="both"/>
        <w:rPr>
          <w:rFonts w:ascii="Century" w:hAnsi="Century" w:cs="Times New Roman"/>
          <w:sz w:val="24"/>
          <w:szCs w:val="24"/>
          <w:lang w:val="id-ID"/>
        </w:rPr>
      </w:pPr>
    </w:p>
    <w:p w14:paraId="46E2D68B" w14:textId="09EDC613" w:rsidR="002A64F5" w:rsidRPr="00F64A04" w:rsidRDefault="00647572" w:rsidP="00F64A04">
      <w:pPr>
        <w:spacing w:after="0" w:line="360" w:lineRule="auto"/>
        <w:ind w:firstLine="720"/>
        <w:jc w:val="both"/>
        <w:rPr>
          <w:rFonts w:ascii="Century" w:hAnsi="Century" w:cs="Times New Roman"/>
          <w:sz w:val="24"/>
          <w:szCs w:val="24"/>
          <w:lang w:val="id-ID"/>
        </w:rPr>
      </w:pPr>
      <w:r w:rsidRPr="00F64A04">
        <w:rPr>
          <w:rFonts w:ascii="Century" w:hAnsi="Century" w:cs="Times New Roman"/>
          <w:sz w:val="24"/>
          <w:szCs w:val="24"/>
          <w:lang w:val="id-ID"/>
        </w:rPr>
        <w:t xml:space="preserve">Kegiatan selanjutnya adalah iventarisir setiap pendapat masyarakat, kemudian dipetakan sesuai skala kebutuhan sehingga dapat menjadi mudah teridentifikasi faktor-faktor yang menjadi penghambat maupun pendukung keberlanjutan </w:t>
      </w:r>
      <w:r w:rsidRPr="00F64A04">
        <w:rPr>
          <w:rFonts w:ascii="Century" w:hAnsi="Century" w:cs="Times New Roman"/>
          <w:i/>
          <w:iCs/>
          <w:sz w:val="24"/>
          <w:szCs w:val="24"/>
          <w:lang w:val="id-ID"/>
        </w:rPr>
        <w:t>Mulung</w:t>
      </w:r>
      <w:r w:rsidRPr="00F64A04">
        <w:rPr>
          <w:rFonts w:ascii="Century" w:hAnsi="Century" w:cs="Times New Roman"/>
          <w:sz w:val="24"/>
          <w:szCs w:val="24"/>
          <w:lang w:val="id-ID"/>
        </w:rPr>
        <w:t>,</w:t>
      </w:r>
      <w:r w:rsidR="002A64F5" w:rsidRPr="00F64A04">
        <w:rPr>
          <w:rFonts w:ascii="Century" w:hAnsi="Century" w:cs="Times New Roman"/>
          <w:sz w:val="24"/>
          <w:szCs w:val="24"/>
          <w:lang w:val="id-ID"/>
        </w:rPr>
        <w:t xml:space="preserve"> hasil iventarisir kemudian dis</w:t>
      </w:r>
      <w:r w:rsidR="00152CBE" w:rsidRPr="00F64A04">
        <w:rPr>
          <w:rFonts w:ascii="Century" w:hAnsi="Century" w:cs="Times New Roman"/>
          <w:sz w:val="24"/>
          <w:szCs w:val="24"/>
          <w:lang w:val="id-ID"/>
        </w:rPr>
        <w:t>a</w:t>
      </w:r>
      <w:r w:rsidR="002A64F5" w:rsidRPr="00F64A04">
        <w:rPr>
          <w:rFonts w:ascii="Century" w:hAnsi="Century" w:cs="Times New Roman"/>
          <w:sz w:val="24"/>
          <w:szCs w:val="24"/>
          <w:lang w:val="id-ID"/>
        </w:rPr>
        <w:t>mpaikan kepada mitra seluruhnya, selanjutnya berbagi peran sesuai unsur sosial kemasyarakatan</w:t>
      </w:r>
      <w:r w:rsidR="00152CBE" w:rsidRPr="00F64A04">
        <w:rPr>
          <w:rFonts w:ascii="Century" w:hAnsi="Century" w:cs="Times New Roman"/>
          <w:sz w:val="24"/>
          <w:szCs w:val="24"/>
          <w:lang w:val="id-ID"/>
        </w:rPr>
        <w:t xml:space="preserve"> </w:t>
      </w:r>
      <w:r w:rsidR="00152CBE" w:rsidRPr="00F64A04">
        <w:rPr>
          <w:rFonts w:ascii="Century" w:hAnsi="Century" w:cs="Times New Roman"/>
          <w:sz w:val="24"/>
          <w:szCs w:val="24"/>
          <w:lang w:val="id-ID"/>
        </w:rPr>
        <w:fldChar w:fldCharType="begin" w:fldLock="1"/>
      </w:r>
      <w:r w:rsidR="00616EAD" w:rsidRPr="00F64A04">
        <w:rPr>
          <w:rFonts w:ascii="Century" w:hAnsi="Century" w:cs="Times New Roman"/>
          <w:sz w:val="24"/>
          <w:szCs w:val="24"/>
          <w:lang w:val="id-ID"/>
        </w:rPr>
        <w:instrText>ADDIN CSL_CITATION {"citationItems":[{"id":"ITEM-1","itemData":{"DOI":"10.36088/palapa.v5i2.44","ISSN":"2338-2325","abstract":"Pendidikan merupakan kebutuhan yang sangat penting dalam kehidupan manusia, juga sebagai sasaran utama upaya pembangunan manusia. Pendidikan diyakini mampu mengubah pola pikir masyarakat yang nantinya diharapkan membawa perubahan bagi bangsanya. Setiap lembaga atau organisasi sosial, khususnya sekolah/madrasah dalam melaksanakan aktivitas selalu berkaitan dengan usaha mengembangkan kerja sama satu kesatuan, dengan memanfaatkan sumber daya yang ada guna mencapai tujuan tertentu dalam organisasi yang telah ditetapkan sebelumnya (pre determine objective).. Untuk memudahkan dalam mencari data atau informasi yang terkait dengan kajian ini, maka perlu membatasi masalah. Kajian akan fokus pada proses, visualisasi, konstruksi dan tujuan membagun keunggulan bersaing di MAN 2. Dan lebih khusus adalah tentang bagaimana analisis lingkungan, bagaimana akuntabillitas lembaga, dan bagaimana bentuk kerjasama lembaga dengan masyarakat baik masyarakat sekitar maupun masyarakat luas pada umumnya. Kajian ini diharapkan dapat berkonstribusi pada; (1) menambah dan memperkaya khazanah keilmuan pendidikan khususnya manajemen pendidikan Islam dalam mengaplikasikan bagaimana strategi kemitraan dalam membangun keunggulan bersaing guna menciptakan lembaga pendidikan yang bermartabat dan berdaya saing dalam rangka mengembangkan dan memajukan pendidikan. (2) Bagi para pembuat dan pengambil kebijakan sebagai salah satu acuan terkait dengan strategi kemitraan dalam membangun keunggulan bersaing pada lembaga pendidikan guna mengembangkan dunia pendidikan Islam formal maupun non formal, (3) Bagi para pelaksana kebijakan pendidikan dalam mensosialisasikan dan menanamkan nilai-nilai kebersamaan guna membangun dunia pendidikan dan lembaga pendidikan dengan menerapkan strategi kemitraan dalam membangun keunggulan bersaing di lembaga pendidikan Islam. Bagi para peneliti lainnya sebagai bahan acuan dalam melaksanakan penelitian selanjutnya terutama tentang strategi lembaga pendidikan Islam.","author":[{"dropping-particle":"","family":"Idrus","given":"S. Ali Jadid","non-dropping-particle":"Al","parse-names":false,"suffix":""}],"container-title":"PALAPA","id":"ITEM-1","issued":{"date-parts":[["2017"]]},"title":"Model Strategi Kemitraan pada Lembaga Pendidikan Islam (Studi Kasus di MAN 2 Mataram)","type":"article-journal"},"uris":["http://www.mendeley.com/documents/?uuid=4cd82003-ec14-4540-8cf7-ba9b7f3fd5c5"]}],"mendeley":{"formattedCitation":"(Al Idrus, 2017)","plainTextFormattedCitation":"(Al Idrus, 2017)","previouslyFormattedCitation":"(Al Idrus, 2017)"},"properties":{"noteIndex":0},"schema":"https://github.com/citation-style-language/schema/raw/master/csl-citation.json"}</w:instrText>
      </w:r>
      <w:r w:rsidR="00152CBE" w:rsidRPr="00F64A04">
        <w:rPr>
          <w:rFonts w:ascii="Century" w:hAnsi="Century" w:cs="Times New Roman"/>
          <w:sz w:val="24"/>
          <w:szCs w:val="24"/>
          <w:lang w:val="id-ID"/>
        </w:rPr>
        <w:fldChar w:fldCharType="separate"/>
      </w:r>
      <w:r w:rsidR="00152CBE" w:rsidRPr="00F64A04">
        <w:rPr>
          <w:rFonts w:ascii="Century" w:hAnsi="Century" w:cs="Times New Roman"/>
          <w:noProof/>
          <w:sz w:val="24"/>
          <w:szCs w:val="24"/>
          <w:lang w:val="id-ID"/>
        </w:rPr>
        <w:t>(Al Idrus, 2017)</w:t>
      </w:r>
      <w:r w:rsidR="00152CBE" w:rsidRPr="00F64A04">
        <w:rPr>
          <w:rFonts w:ascii="Century" w:hAnsi="Century" w:cs="Times New Roman"/>
          <w:sz w:val="24"/>
          <w:szCs w:val="24"/>
          <w:lang w:val="id-ID"/>
        </w:rPr>
        <w:fldChar w:fldCharType="end"/>
      </w:r>
      <w:r w:rsidR="002A64F5" w:rsidRPr="00F64A04">
        <w:rPr>
          <w:rFonts w:ascii="Century" w:hAnsi="Century" w:cs="Times New Roman"/>
          <w:sz w:val="24"/>
          <w:szCs w:val="24"/>
          <w:lang w:val="id-ID"/>
        </w:rPr>
        <w:t>.</w:t>
      </w:r>
    </w:p>
    <w:p w14:paraId="3ED40C35" w14:textId="470AFC8F" w:rsidR="00944C44" w:rsidRPr="00F64A04" w:rsidRDefault="002A64F5" w:rsidP="00F64A04">
      <w:pPr>
        <w:spacing w:after="0" w:line="360" w:lineRule="auto"/>
        <w:ind w:firstLine="720"/>
        <w:jc w:val="both"/>
        <w:rPr>
          <w:rFonts w:ascii="Century" w:hAnsi="Century" w:cs="Times New Roman"/>
          <w:sz w:val="24"/>
          <w:szCs w:val="24"/>
          <w:lang w:val="id-ID"/>
        </w:rPr>
      </w:pPr>
      <w:r w:rsidRPr="00F64A04">
        <w:rPr>
          <w:rFonts w:ascii="Century" w:hAnsi="Century" w:cs="Times New Roman"/>
          <w:sz w:val="24"/>
          <w:szCs w:val="24"/>
          <w:lang w:val="id-ID"/>
        </w:rPr>
        <w:t xml:space="preserve">Sesuai masukan yang diperoleh pada saat curah pendapat yang diiventarisir umumnya masyarakat merasa senang dengan informasi yang disampaikan, oleh karenanya masyarakat mulai menyadari sikap selama ini yang keliru ketika berinteraksi dengan lingkungan terutama mengeksploitasi sumberdaya perairan yang berdampak pada penurunan volume pendapatan keluarga nelayan. Perubahan </w:t>
      </w:r>
      <w:r w:rsidRPr="00F64A04">
        <w:rPr>
          <w:rFonts w:ascii="Century" w:hAnsi="Century" w:cs="Times New Roman"/>
          <w:sz w:val="24"/>
          <w:szCs w:val="24"/>
          <w:lang w:val="id-ID"/>
        </w:rPr>
        <w:lastRenderedPageBreak/>
        <w:t>pola pikir ini sejalan dengan yang disampaikan Dahuri (2003)</w:t>
      </w:r>
      <w:r w:rsidR="00944C44" w:rsidRPr="00F64A04">
        <w:rPr>
          <w:rFonts w:ascii="Century" w:hAnsi="Century" w:cs="Times New Roman"/>
          <w:sz w:val="24"/>
          <w:szCs w:val="24"/>
          <w:lang w:val="id-ID"/>
        </w:rPr>
        <w:t xml:space="preserve"> </w:t>
      </w:r>
      <w:r w:rsidR="00944C44" w:rsidRPr="00F64A04">
        <w:rPr>
          <w:rFonts w:ascii="Century" w:hAnsi="Century" w:cs="Times New Roman"/>
          <w:i/>
          <w:iCs/>
          <w:sz w:val="24"/>
          <w:szCs w:val="24"/>
          <w:lang w:val="id-ID"/>
        </w:rPr>
        <w:t>dalam</w:t>
      </w:r>
      <w:r w:rsidR="00944C44" w:rsidRPr="00F64A04">
        <w:rPr>
          <w:rFonts w:ascii="Century" w:hAnsi="Century" w:cs="Times New Roman"/>
          <w:sz w:val="24"/>
          <w:szCs w:val="24"/>
          <w:lang w:val="id-ID"/>
        </w:rPr>
        <w:t xml:space="preserve"> </w:t>
      </w:r>
      <w:r w:rsidR="0029716B" w:rsidRPr="00F64A04">
        <w:rPr>
          <w:rFonts w:ascii="Century" w:hAnsi="Century" w:cs="Times New Roman"/>
          <w:sz w:val="24"/>
          <w:szCs w:val="24"/>
          <w:lang w:val="id-ID"/>
        </w:rPr>
        <w:fldChar w:fldCharType="begin" w:fldLock="1"/>
      </w:r>
      <w:r w:rsidR="0029716B" w:rsidRPr="00F64A04">
        <w:rPr>
          <w:rFonts w:ascii="Century" w:hAnsi="Century" w:cs="Times New Roman"/>
          <w:sz w:val="24"/>
          <w:szCs w:val="24"/>
          <w:lang w:val="id-ID"/>
        </w:rPr>
        <w:instrText>ADDIN CSL_CITATION {"citationItems":[{"id":"ITEM-1","itemData":{"ISSN":"2503-359X","abstract":"Penelitian ini bertujuan untuk 1) Mengetahui perubahan pola pikir masyarakat nelayan terhadap pendidikan di Desa Panimbawang Kecamatan Bungku Selatan Kabupaten Morowali. 2) Mengetahui faktor- faktor penyebab perubahan pola pikir masyarakat nelayan terhadap pendidikan di Desa Panimbawang Kecamatan Bungku Selatan Kabupaten Morowali. Penelitian ini dilakukan di Desa Panimbawang Kecamatan Bungku Selatan Kabupaten Morowali. Pendekatan penelitian yang digunakan yaitu pendekatan penelitian kualitatif dan kuantitatif. Teknik pengumpulan data yang digunakan adalah wawancara, observasi dan dokumentasi. Untuk teknik penentuan informan menggunakan teknik Purposive Sampling. Teknik analisis data yang digunakan yaitu analisis model interaktif menggunakan tiga tahapan yaitu reduksi data, penyajian data dan penarikan kesimpulan atau verifikasi. Hasil dalam penelitian ini menunjukkan bahwa perubahan pola pikir masyarakat nelayan terhadap pendidikan di Desa Panimbawang Kecamatan Bungku Selatan Kabupaten Morowali, disebabkan oleh terbukanya masyarakat dikarnakan masuknya informasi, salah satunya masyarakat nelayan lebih peduli akan pendidikan, tingginya minat orang tua dan kemauan anak untuk berpendidikan, pendidikan mulai di anggap prioritas utama, dalam menyekolahkan anak-anaknya, Faktor yang menyebabkan perubahan pola pikir masyarakat nelayan terhadap pendidikan Kecamatan Bungku Selatan Kabupaten Morowali, disebabkan karena meningkatnya perekonomian masyarakat, adanya pengalaman hidup yang susah, kemajuan teknologi informasi dan tersedianya sarana dan prasarana.","author":[{"dropping-particle":"","family":"Parma, H. Jamaluddin Hos","given":"Sarpin","non-dropping-particle":"","parse-names":false,"suffix":""}],"container-title":"Neo Societal; Vol. 3; No. 2;","id":"ITEM-1","issue":"2","issued":{"date-parts":[["2018"]]},"page":"416-424","title":"PERUBAHAN POLA PIKIR MASYARAKAT NELAYAN TERHADAP PENDIDIKAN (Studi di Desa Panimbawang Kecamatan Bungku Selatan Kabupaten Morowali)","type":"article-journal","volume":"3"},"uris":["http://www.mendeley.com/documents/?uuid=55cf2f6e-66ad-44fd-bb08-83f46c4d241f"]}],"mendeley":{"formattedCitation":"(Parma, H. Jamaluddin Hos, 2018)","plainTextFormattedCitation":"(Parma, H. Jamaluddin Hos, 2018)","previouslyFormattedCitation":"(Parma, H. Jamaluddin Hos, 2018)"},"properties":{"noteIndex":0},"schema":"https://github.com/citation-style-language/schema/raw/master/csl-citation.json"}</w:instrText>
      </w:r>
      <w:r w:rsidR="0029716B" w:rsidRPr="00F64A04">
        <w:rPr>
          <w:rFonts w:ascii="Century" w:hAnsi="Century" w:cs="Times New Roman"/>
          <w:sz w:val="24"/>
          <w:szCs w:val="24"/>
          <w:lang w:val="id-ID"/>
        </w:rPr>
        <w:fldChar w:fldCharType="separate"/>
      </w:r>
      <w:r w:rsidR="0029716B" w:rsidRPr="00F64A04">
        <w:rPr>
          <w:rFonts w:ascii="Century" w:hAnsi="Century" w:cs="Times New Roman"/>
          <w:noProof/>
          <w:sz w:val="24"/>
          <w:szCs w:val="24"/>
          <w:lang w:val="id-ID"/>
        </w:rPr>
        <w:t>(Parma, H. Jamaluddin Hos, 2018)</w:t>
      </w:r>
      <w:r w:rsidR="0029716B" w:rsidRPr="00F64A04">
        <w:rPr>
          <w:rFonts w:ascii="Century" w:hAnsi="Century" w:cs="Times New Roman"/>
          <w:sz w:val="24"/>
          <w:szCs w:val="24"/>
          <w:lang w:val="id-ID"/>
        </w:rPr>
        <w:fldChar w:fldCharType="end"/>
      </w:r>
      <w:r w:rsidR="0029716B" w:rsidRPr="00F64A04">
        <w:rPr>
          <w:rFonts w:ascii="Century" w:hAnsi="Century" w:cs="Times New Roman"/>
          <w:sz w:val="24"/>
          <w:szCs w:val="24"/>
          <w:lang w:val="id-ID"/>
        </w:rPr>
        <w:t xml:space="preserve">; </w:t>
      </w:r>
      <w:r w:rsidR="00152CBE" w:rsidRPr="00F64A04">
        <w:rPr>
          <w:rFonts w:ascii="Century" w:hAnsi="Century" w:cs="Times New Roman"/>
          <w:sz w:val="24"/>
          <w:szCs w:val="24"/>
          <w:lang w:val="id-ID"/>
        </w:rPr>
        <w:fldChar w:fldCharType="begin" w:fldLock="1"/>
      </w:r>
      <w:r w:rsidR="00152CBE" w:rsidRPr="00F64A04">
        <w:rPr>
          <w:rFonts w:ascii="Century" w:hAnsi="Century" w:cs="Times New Roman"/>
          <w:sz w:val="24"/>
          <w:szCs w:val="24"/>
          <w:lang w:val="id-ID"/>
        </w:rPr>
        <w:instrText>ADDIN CSL_CITATION {"citationItems":[{"id":"ITEM-1","itemData":{"ISSN":"2654-3974","abstract":"Harapan untuk menghasilkan keluaran yang bermutu sesuai dengan keinginan masyarakat merupakan dambaan semua pihak. Institusi pendidikan seiring dengan tantangan dan persaingan global berlomba untuk memberikan nilai tambah dari lulusan yang dibinanya dan memberikan pengaruh positif (outcome) terhadap kemajuan peradaban masyarakat. Berturut-turut pendidikan Indonesia belum dapat berbicara banyak dalam kompetisi regional dan internasional sebagaimana rilis PISA. Begitu pula guru sebagai ujung tombak dalam pelayanan pendidikan dipandang belum memiliki kompetensi yang memadai untuk memberikan pelayanan pembelajaran yang sesuai dengan tuntutan jaman. Pengguliran konsep pendidikan abad 21 dipandang menjadi jalan keluar (way out) dalam mengakomodasi potensi pembelajar yang adaptif dengan perubahan dan digital. Keterampilan dalam berpikir kritis, kolaborasi serta penajaman kemampuan literasi diharapkan mampu meningkatkan mutu pendidikan. Tentu saja perubahan pola pikir (mindset) terhadap hakikat pendidikan menjadi prasyarat mutlak dalam upaya menghadirkan pendidikan bermutu di tengah masyarakat.\n\n\nHope for creating a qualified outcome which meets people need is every person expectation. Educational institution in the era of global competition attempts to give added values and positive outcome towards its graduation in enhancing civilization. Education of Indonesia has not got achievement in regional and international competition as PISA released. At the same time, a teacher as a front liner in giving educational service is regarded not to have an adequate qualification in up to date teaching activity. The concept of education in the 21 century is considered as a way out in accommodating a learner which is adaptive with a change and digital. Skills in critical thinking, collaboration, and shaping literacy competence are expected to improve the quality of education. The change of mindset towards the nature of education is an important requirement in presenting a good education in society.","author":[{"dropping-particle":"","family":"Kodrat","given":"Dr. Denny","non-dropping-particle":"","parse-names":false,"suffix":""}],"container-title":"Jurnal Kajian Peradaban Islam","id":"ITEM-1","issued":{"date-parts":[["2019"]]},"title":"URGENSI PERUBAHAN POLA PIKIR DALAM MEMBANGUN PENDIDIKAN BERMUTU","type":"article-journal"},"uris":["http://www.mendeley.com/documents/?uuid=64519c5d-93db-44b6-bef3-e5d8e8bdc9cf"]}],"mendeley":{"formattedCitation":"(Kodrat, 2019)","plainTextFormattedCitation":"(Kodrat, 2019)","previouslyFormattedCitation":"(Kodrat, 2019)"},"properties":{"noteIndex":0},"schema":"https://github.com/citation-style-language/schema/raw/master/csl-citation.json"}</w:instrText>
      </w:r>
      <w:r w:rsidR="00152CBE" w:rsidRPr="00F64A04">
        <w:rPr>
          <w:rFonts w:ascii="Century" w:hAnsi="Century" w:cs="Times New Roman"/>
          <w:sz w:val="24"/>
          <w:szCs w:val="24"/>
          <w:lang w:val="id-ID"/>
        </w:rPr>
        <w:fldChar w:fldCharType="separate"/>
      </w:r>
      <w:r w:rsidR="00152CBE" w:rsidRPr="00F64A04">
        <w:rPr>
          <w:rFonts w:ascii="Century" w:hAnsi="Century" w:cs="Times New Roman"/>
          <w:noProof/>
          <w:sz w:val="24"/>
          <w:szCs w:val="24"/>
          <w:lang w:val="id-ID"/>
        </w:rPr>
        <w:t>(Kodrat, 2019)</w:t>
      </w:r>
      <w:r w:rsidR="00152CBE" w:rsidRPr="00F64A04">
        <w:rPr>
          <w:rFonts w:ascii="Century" w:hAnsi="Century" w:cs="Times New Roman"/>
          <w:sz w:val="24"/>
          <w:szCs w:val="24"/>
          <w:lang w:val="id-ID"/>
        </w:rPr>
        <w:fldChar w:fldCharType="end"/>
      </w:r>
      <w:r w:rsidR="00152CBE" w:rsidRPr="00F64A04">
        <w:rPr>
          <w:rFonts w:ascii="Century" w:hAnsi="Century" w:cs="Times New Roman"/>
          <w:sz w:val="24"/>
          <w:szCs w:val="24"/>
          <w:lang w:val="id-ID"/>
        </w:rPr>
        <w:t xml:space="preserve">, </w:t>
      </w:r>
      <w:r w:rsidR="00944C44" w:rsidRPr="00F64A04">
        <w:rPr>
          <w:rFonts w:ascii="Century" w:hAnsi="Century" w:cs="Times New Roman"/>
          <w:sz w:val="24"/>
          <w:szCs w:val="24"/>
          <w:lang w:val="id-ID"/>
        </w:rPr>
        <w:t xml:space="preserve">bahwasanya pengambilan sumberdaya dengan metode destruktif dapat merusak habitat sehingga menurunkan produktivitas perairan. Dengan perubahan pola pikir masyarakat ini menandakan kegiatan Pengabdian kepada Masyarakat (PkM) yang dilakukan sudah berjalan sesuai dengan target yang ingin dicapai. </w:t>
      </w:r>
    </w:p>
    <w:p w14:paraId="708B9226" w14:textId="3E2CBE58" w:rsidR="008973AF" w:rsidRPr="00F64A04" w:rsidRDefault="00944C44" w:rsidP="00F64A04">
      <w:pPr>
        <w:spacing w:after="0" w:line="360" w:lineRule="auto"/>
        <w:ind w:firstLine="720"/>
        <w:jc w:val="both"/>
        <w:rPr>
          <w:rFonts w:ascii="Century" w:hAnsi="Century" w:cs="Times New Roman"/>
          <w:sz w:val="24"/>
          <w:szCs w:val="24"/>
          <w:lang w:val="id-ID"/>
        </w:rPr>
      </w:pPr>
      <w:r w:rsidRPr="00F64A04">
        <w:rPr>
          <w:rFonts w:ascii="Century" w:hAnsi="Century" w:cs="Times New Roman"/>
          <w:sz w:val="24"/>
          <w:szCs w:val="24"/>
          <w:lang w:val="id-ID"/>
        </w:rPr>
        <w:t>Evaluasi kegiatan Pengabdian kepada Masyarakat (PkM)</w:t>
      </w:r>
      <w:r w:rsidR="008973AF" w:rsidRPr="00F64A04">
        <w:rPr>
          <w:rFonts w:ascii="Century" w:hAnsi="Century" w:cs="Times New Roman"/>
          <w:sz w:val="24"/>
          <w:szCs w:val="24"/>
          <w:lang w:val="id-ID"/>
        </w:rPr>
        <w:t xml:space="preserve"> dilakukan dengan mengamati perubahan pemahaman dan pengetahuan masyarakat dari sebelum dan sesudah penyelenggaraan kegiatan penyluhan atau sosialisasi</w:t>
      </w:r>
      <w:r w:rsidR="00616EAD" w:rsidRPr="00F64A04">
        <w:rPr>
          <w:rFonts w:ascii="Century" w:hAnsi="Century" w:cs="Times New Roman"/>
          <w:sz w:val="24"/>
          <w:szCs w:val="24"/>
          <w:lang w:val="id-ID"/>
        </w:rPr>
        <w:t xml:space="preserve"> </w:t>
      </w:r>
      <w:r w:rsidR="00616EAD" w:rsidRPr="00F64A04">
        <w:rPr>
          <w:rFonts w:ascii="Century" w:hAnsi="Century" w:cs="Times New Roman"/>
          <w:sz w:val="24"/>
          <w:szCs w:val="24"/>
          <w:lang w:val="id-ID"/>
        </w:rPr>
        <w:fldChar w:fldCharType="begin" w:fldLock="1"/>
      </w:r>
      <w:r w:rsidR="00616EAD" w:rsidRPr="00F64A04">
        <w:rPr>
          <w:rFonts w:ascii="Century" w:hAnsi="Century" w:cs="Times New Roman"/>
          <w:sz w:val="24"/>
          <w:szCs w:val="24"/>
          <w:lang w:val="id-ID"/>
        </w:rPr>
        <w:instrText>ADDIN CSL_CITATION {"citationItems":[{"id":"ITEM-1","itemData":{"ISSN":"1978-3787","abstract":"Sektor pendidikan yang menjadi tulang punggung Penyertaan pendidikan dalam usaha pembangunan di berbagai bidang jelas diperlukan. Stimulasi dan penyertaan upaya pendidikan pada masyarakat yang sedang membangun ternyata memberikan hasil yang memuaskan di dalam mengatasi persoalan-persoalan dan hajat hidup orang banyak, baik di bidang perbaikan sistem politik, sosial ekonomi, maupun sosial budaya yang penting dalam membina dan mengembangkan sumber daya manusia (SDM), perlu mengambil langkah-langkah konkret dalam menghadapi kecendrungan global tersebut. Evaluasi merupakan usaha untuk menentukan manfaat atau kegunaan sosial kebijakan atau program, dan bukan sekedar usaha untuk mengumpulkan informasi mengenai hasil aksi kebijakan yang terantisipasi dan tidak terantipikasi, evaluasi mencakup prosedur untuk mengevaluasi tujuan-tujuan dan sasaran itu sendiri. Evaluasi memberi informasi yang valid dan dapat dipercaya mengenai kinerja kebijakan, evaluasi memberi sumbangan pada klasifikasi dan kritik terhadap nilai-nilai yang mendasari pemilihan tujuan dan target evaluasi memberi sumbangan pada aplikasi metode-metode analisis kebijakan lainnya, termasuk perumusan masalah dan rekomendasi. Kata Kunci :Evaluasi, Analisis kebijakan PENDAHULUAN Pemberlakuan Undang-Undang Nomor 22 Tahun 1999 tentang Pemerintah Otonomi Daerah mengisyaratkan kepada kita semua mengenai kemungkinan-kemungkinan pengembangan suatu wilayah dalam suasana yang lebih kondusif dan dalam wawasan yang lebih demokratis.Termasuk pula di dalamnya, berbagai kemungkinan pengelolaan dan pengembangan bidang pendidikan. Pemberlakuan undang-undang tersebut menuntut adanya perubahan pengelolaan pendidikan dari yang bersifat sentralistik kepada yang lebih bersifat desentralistik. Tilaar, (2002: 20) bahkan mempertegas bahwa desentralisasi pendidikan merupakan suatu keharusan. Menurutnya, ada tiga hal yang berkaitan dengan urgensi desentralisasi pendidikan. Ketiga hal tersebut adalah : (1) pembangunan masyarakat demokrasi; (2) pengembangan social capital; dan (3) peningkatan daya saing bangsa. Ketiga hal tersebut sudah lebih dari cukup untuk dijadikan alasan mengapa desentralisasi pendidikan harus dilakukan oleh bangsa Indonesia. Penyertaan pendidikan dalam usaha pembangunan di berbagai bidang jelas diperlukan. Stimulasi dan penyertaan upaya pendidikan pada masyarakat yang sedang membangun ternyata memberikan hasil yang memuaskan di dalam mengatasi persoalan-persoalan dan hajat hidup orang banyak, baik di bidang…","author":[{"dropping-particle":"","family":"Bagiastra","given":"I Ketut","non-dropping-particle":"","parse-names":false,"suffix":""}],"container-title":"Media Bina Ilmiah","id":"ITEM-1","issued":{"date-parts":[["2013"]]},"title":"PERANAN EVALUASI DALAM ANALISIS KEBIJAKAN","type":"article-journal"},"uris":["http://www.mendeley.com/documents/?uuid=5ce53878-c660-43c9-99ac-8475eecc41de","http://www.mendeley.com/documents/?uuid=7ccc641e-441a-47a0-a78e-6c293db42a93"]}],"mendeley":{"formattedCitation":"(Bagiastra, 2013)","plainTextFormattedCitation":"(Bagiastra, 2013)"},"properties":{"noteIndex":0},"schema":"https://github.com/citation-style-language/schema/raw/master/csl-citation.json"}</w:instrText>
      </w:r>
      <w:r w:rsidR="00616EAD" w:rsidRPr="00F64A04">
        <w:rPr>
          <w:rFonts w:ascii="Century" w:hAnsi="Century" w:cs="Times New Roman"/>
          <w:sz w:val="24"/>
          <w:szCs w:val="24"/>
          <w:lang w:val="id-ID"/>
        </w:rPr>
        <w:fldChar w:fldCharType="separate"/>
      </w:r>
      <w:r w:rsidR="00616EAD" w:rsidRPr="00F64A04">
        <w:rPr>
          <w:rFonts w:ascii="Century" w:hAnsi="Century" w:cs="Times New Roman"/>
          <w:noProof/>
          <w:sz w:val="24"/>
          <w:szCs w:val="24"/>
          <w:lang w:val="id-ID"/>
        </w:rPr>
        <w:t>(Bagiastra, 2013)</w:t>
      </w:r>
      <w:r w:rsidR="00616EAD" w:rsidRPr="00F64A04">
        <w:rPr>
          <w:rFonts w:ascii="Century" w:hAnsi="Century" w:cs="Times New Roman"/>
          <w:sz w:val="24"/>
          <w:szCs w:val="24"/>
          <w:lang w:val="id-ID"/>
        </w:rPr>
        <w:fldChar w:fldCharType="end"/>
      </w:r>
      <w:r w:rsidR="00616EAD" w:rsidRPr="00F64A04">
        <w:rPr>
          <w:rFonts w:ascii="Century" w:hAnsi="Century" w:cs="Times New Roman"/>
          <w:sz w:val="24"/>
          <w:szCs w:val="24"/>
          <w:lang w:val="id-ID"/>
        </w:rPr>
        <w:t>;</w:t>
      </w:r>
      <w:r w:rsidR="00152CBE" w:rsidRPr="00F64A04">
        <w:rPr>
          <w:rFonts w:ascii="Century" w:hAnsi="Century" w:cs="Times New Roman"/>
          <w:sz w:val="24"/>
          <w:szCs w:val="24"/>
          <w:lang w:val="id-ID"/>
        </w:rPr>
        <w:t xml:space="preserve"> </w:t>
      </w:r>
      <w:r w:rsidR="00152CBE" w:rsidRPr="00F64A04">
        <w:rPr>
          <w:rFonts w:ascii="Century" w:hAnsi="Century" w:cs="Times New Roman"/>
          <w:sz w:val="24"/>
          <w:szCs w:val="24"/>
          <w:lang w:val="id-ID"/>
        </w:rPr>
        <w:fldChar w:fldCharType="begin" w:fldLock="1"/>
      </w:r>
      <w:r w:rsidR="00152CBE" w:rsidRPr="00F64A04">
        <w:rPr>
          <w:rFonts w:ascii="Century" w:hAnsi="Century" w:cs="Times New Roman"/>
          <w:sz w:val="24"/>
          <w:szCs w:val="24"/>
          <w:lang w:val="id-ID"/>
        </w:rPr>
        <w:instrText>ADDIN CSL_CITATION {"citationItems":[{"id":"ITEM-1","itemData":{"DOI":"10.21831/gm.v4i2.19010","ISSN":"1412-5285","abstract":"AbstrakManusia sebagai bagian dari makhluk hidup penghuni bumi berhubungan timbal balik dengan lingkungan. Dalam rangka mencapai kesejahteraan hidupnya manusia berusaha memanfaatkan sumberdaya lingkungan yang ada. Sebagian dari manusia mempunyai cara pandang yang keliru terhadap sumberdaya (mentalitas frontier), sehingga tindakannya dapat menyebabkan kerusakan lingkungan. Disisi lain terdapat pula kelompok manusia yang berusaha melakukan pembangunan dengan mengejar angka pertumbuhan ekonomi dengan memproduksi sebanyak-banyaknya, sehingga eksploitasi lingungan alam tak dapat dihindarkan. Untuk mengatasi permasalahan krisis lingkungan, maka paradigma pembangunan perlu diubah agar sumberdaya yang ada tidak punah atau hanya dinikmati generasi saat ini, tetapi dapat dimanfaatkan sebagai bekal  hidup generasi mendatang. Dengan kata lain pembangunan harus berkelanjutan. Pembangunan Berkelanjutan (sustainable development) memerlukan landasan nilai dan moral, agar setiap oang dapat mendukungnya. Landasan nilai tersebut adalah etika lingkungan. Etika lingkungan dapat memiliki daya kendali yang baik bagi setiap tindakan manusia terhadap lingkungan manakala terjadi perubahan pola pikir (moral thinking), sikap moral (moral affective), dan tindakan (moral action). Bila etika lingkungan telah terbangun dan terinternalisasi dalam diri manusia, maka pembangunan berkelanjutan tidak akan mengalami hambatan dalam pelaksanaannya. Membangun etika dapat dilakukan melalui pendidikan jalur formal/sekolah dan nonformal (keluarga dan masyarakat).Kata kunci : etika lingkungan, lingkungan berkelanjutan","author":[{"dropping-particle":"","family":"Hadi","given":"Bambang Syaeful","non-dropping-particle":"","parse-names":false,"suffix":""}],"container-title":"Geomedia: Majalah Ilmiah dan Informasi Kegeografian","id":"ITEM-1","issued":{"date-parts":[["2018"]]},"title":"MEMBANGUN ETIKA LINGKUNGAN SEBAGAI BASIS PEMBANGUNAN BERKELANJUTAN","type":"article-journal"},"uris":["http://www.mendeley.com/documents/?uuid=17025c33-7626-4274-b3d7-481d914f3363"]}],"mendeley":{"formattedCitation":"(Hadi, 2018)","plainTextFormattedCitation":"(Hadi, 2018)","previouslyFormattedCitation":"(Hadi, 2018)"},"properties":{"noteIndex":0},"schema":"https://github.com/citation-style-language/schema/raw/master/csl-citation.json"}</w:instrText>
      </w:r>
      <w:r w:rsidR="00152CBE" w:rsidRPr="00F64A04">
        <w:rPr>
          <w:rFonts w:ascii="Century" w:hAnsi="Century" w:cs="Times New Roman"/>
          <w:sz w:val="24"/>
          <w:szCs w:val="24"/>
          <w:lang w:val="id-ID"/>
        </w:rPr>
        <w:fldChar w:fldCharType="separate"/>
      </w:r>
      <w:r w:rsidR="00152CBE" w:rsidRPr="00F64A04">
        <w:rPr>
          <w:rFonts w:ascii="Century" w:hAnsi="Century" w:cs="Times New Roman"/>
          <w:noProof/>
          <w:sz w:val="24"/>
          <w:szCs w:val="24"/>
          <w:lang w:val="id-ID"/>
        </w:rPr>
        <w:t>(Hadi, 2018)</w:t>
      </w:r>
      <w:r w:rsidR="00152CBE" w:rsidRPr="00F64A04">
        <w:rPr>
          <w:rFonts w:ascii="Century" w:hAnsi="Century" w:cs="Times New Roman"/>
          <w:sz w:val="24"/>
          <w:szCs w:val="24"/>
          <w:lang w:val="id-ID"/>
        </w:rPr>
        <w:fldChar w:fldCharType="end"/>
      </w:r>
      <w:r w:rsidR="008973AF" w:rsidRPr="00F64A04">
        <w:rPr>
          <w:rFonts w:ascii="Century" w:hAnsi="Century" w:cs="Times New Roman"/>
          <w:sz w:val="24"/>
          <w:szCs w:val="24"/>
          <w:lang w:val="id-ID"/>
        </w:rPr>
        <w:t>. Pada tahap ini tim PkM juga selalu berkordinasi dengan masyarakat (mitra) guna memantau perkembangan yang dihasilkan atau didapat setelah proses kegiatan PkM.</w:t>
      </w:r>
    </w:p>
    <w:p w14:paraId="0E16654E" w14:textId="77777777" w:rsidR="008973AF" w:rsidRPr="00F64A04" w:rsidRDefault="008973AF" w:rsidP="00F64A04">
      <w:pPr>
        <w:spacing w:after="0" w:line="360" w:lineRule="auto"/>
        <w:jc w:val="both"/>
        <w:rPr>
          <w:rFonts w:ascii="Century" w:hAnsi="Century" w:cs="Times New Roman"/>
          <w:sz w:val="24"/>
          <w:szCs w:val="24"/>
          <w:lang w:val="id-ID"/>
        </w:rPr>
      </w:pPr>
    </w:p>
    <w:p w14:paraId="1E786754" w14:textId="7629BD2E" w:rsidR="0098070E" w:rsidRPr="00264A10" w:rsidRDefault="008973AF" w:rsidP="00F64A04">
      <w:pPr>
        <w:spacing w:after="0" w:line="360" w:lineRule="auto"/>
        <w:jc w:val="both"/>
        <w:rPr>
          <w:rFonts w:ascii="Century" w:hAnsi="Century" w:cs="Times New Roman"/>
          <w:b/>
          <w:bCs/>
          <w:sz w:val="24"/>
          <w:szCs w:val="24"/>
          <w:lang w:val="id-ID"/>
        </w:rPr>
      </w:pPr>
      <w:r w:rsidRPr="00264A10">
        <w:rPr>
          <w:rFonts w:ascii="Century" w:hAnsi="Century" w:cs="Times New Roman"/>
          <w:b/>
          <w:bCs/>
          <w:sz w:val="24"/>
          <w:szCs w:val="24"/>
          <w:lang w:val="id-ID"/>
        </w:rPr>
        <w:t>D. SIMPULAN DAN SARAN</w:t>
      </w:r>
    </w:p>
    <w:p w14:paraId="3A4B8ED0" w14:textId="2C6E081F" w:rsidR="00BD4A96" w:rsidRPr="00F64A04" w:rsidRDefault="00BD4A96" w:rsidP="00F64A04">
      <w:pPr>
        <w:spacing w:after="0" w:line="360" w:lineRule="auto"/>
        <w:ind w:firstLine="720"/>
        <w:jc w:val="both"/>
        <w:rPr>
          <w:rFonts w:ascii="Century" w:hAnsi="Century" w:cs="Times New Roman"/>
          <w:sz w:val="24"/>
          <w:szCs w:val="24"/>
          <w:lang w:val="id-ID"/>
        </w:rPr>
      </w:pPr>
      <w:r w:rsidRPr="00F64A04">
        <w:rPr>
          <w:rFonts w:ascii="Century" w:hAnsi="Century" w:cs="Times New Roman"/>
          <w:sz w:val="24"/>
          <w:szCs w:val="24"/>
          <w:lang w:val="id-ID"/>
        </w:rPr>
        <w:t xml:space="preserve">Keseluruhan kegiatan sosialisasi atau penyuluhan mengenai kebermanfaatan tradisi budaya </w:t>
      </w:r>
      <w:r w:rsidRPr="00F64A04">
        <w:rPr>
          <w:rFonts w:ascii="Century" w:hAnsi="Century" w:cs="Times New Roman"/>
          <w:i/>
          <w:iCs/>
          <w:sz w:val="24"/>
          <w:szCs w:val="24"/>
          <w:lang w:val="id-ID"/>
        </w:rPr>
        <w:t>Mulung</w:t>
      </w:r>
      <w:r w:rsidRPr="00F64A04">
        <w:rPr>
          <w:rFonts w:ascii="Century" w:hAnsi="Century" w:cs="Times New Roman"/>
          <w:sz w:val="24"/>
          <w:szCs w:val="24"/>
          <w:lang w:val="id-ID"/>
        </w:rPr>
        <w:t>, yang dikemas melalui kegiatan Pengabdian kepada Masyarakat (PkM) dinilai berjalan dengan baik dan memenuhi tar</w:t>
      </w:r>
      <w:r w:rsidR="00B65CA9" w:rsidRPr="00F64A04">
        <w:rPr>
          <w:rFonts w:ascii="Century" w:hAnsi="Century" w:cs="Times New Roman"/>
          <w:sz w:val="24"/>
          <w:szCs w:val="24"/>
          <w:lang w:val="id-ID"/>
        </w:rPr>
        <w:t>g</w:t>
      </w:r>
      <w:r w:rsidRPr="00F64A04">
        <w:rPr>
          <w:rFonts w:ascii="Century" w:hAnsi="Century" w:cs="Times New Roman"/>
          <w:sz w:val="24"/>
          <w:szCs w:val="24"/>
          <w:lang w:val="id-ID"/>
        </w:rPr>
        <w:t xml:space="preserve">et tujuan. Hal ini </w:t>
      </w:r>
      <w:r w:rsidR="00B65CA9" w:rsidRPr="00F64A04">
        <w:rPr>
          <w:rFonts w:ascii="Century" w:hAnsi="Century" w:cs="Times New Roman"/>
          <w:sz w:val="24"/>
          <w:szCs w:val="24"/>
          <w:lang w:val="id-ID"/>
        </w:rPr>
        <w:t xml:space="preserve">tandai dengan perubahan pola pikir masyarakat (mitra) ke arah lebih baik, dimana awalnya kurang merespon kerusakan lingkungan namun akhirnya menyadari </w:t>
      </w:r>
      <w:r w:rsidR="00C56E47" w:rsidRPr="00F64A04">
        <w:rPr>
          <w:rFonts w:ascii="Century" w:hAnsi="Century" w:cs="Times New Roman"/>
          <w:sz w:val="24"/>
          <w:szCs w:val="24"/>
          <w:lang w:val="id-ID"/>
        </w:rPr>
        <w:t>bahwa penurunan volume penangkapan oleh nelayan oleh karena kerusakan habitat sehingga</w:t>
      </w:r>
      <w:r w:rsidR="00B65CA9" w:rsidRPr="00F64A04">
        <w:rPr>
          <w:rFonts w:ascii="Century" w:hAnsi="Century" w:cs="Times New Roman"/>
          <w:sz w:val="24"/>
          <w:szCs w:val="24"/>
          <w:lang w:val="id-ID"/>
        </w:rPr>
        <w:t xml:space="preserve"> berkeingianan untuk secepatnya melakukan kembali tradisi budaya </w:t>
      </w:r>
      <w:r w:rsidR="00B65CA9" w:rsidRPr="00F64A04">
        <w:rPr>
          <w:rFonts w:ascii="Century" w:hAnsi="Century" w:cs="Times New Roman"/>
          <w:i/>
          <w:iCs/>
          <w:sz w:val="24"/>
          <w:szCs w:val="24"/>
          <w:lang w:val="id-ID"/>
        </w:rPr>
        <w:t>Mulung</w:t>
      </w:r>
      <w:r w:rsidR="00B65CA9" w:rsidRPr="00F64A04">
        <w:rPr>
          <w:rFonts w:ascii="Century" w:hAnsi="Century" w:cs="Times New Roman"/>
          <w:sz w:val="24"/>
          <w:szCs w:val="24"/>
          <w:lang w:val="id-ID"/>
        </w:rPr>
        <w:t>.</w:t>
      </w:r>
    </w:p>
    <w:p w14:paraId="143A63A8" w14:textId="79CD61F8" w:rsidR="00C56E47" w:rsidRPr="00F64A04" w:rsidRDefault="00C56E47" w:rsidP="00F64A04">
      <w:pPr>
        <w:spacing w:after="0" w:line="360" w:lineRule="auto"/>
        <w:ind w:firstLine="720"/>
        <w:jc w:val="both"/>
        <w:rPr>
          <w:rFonts w:ascii="Century" w:hAnsi="Century" w:cs="Times New Roman"/>
          <w:sz w:val="24"/>
          <w:szCs w:val="24"/>
          <w:lang w:val="id-ID"/>
        </w:rPr>
      </w:pPr>
      <w:r w:rsidRPr="00F64A04">
        <w:rPr>
          <w:rFonts w:ascii="Century" w:hAnsi="Century" w:cs="Times New Roman"/>
          <w:sz w:val="24"/>
          <w:szCs w:val="24"/>
          <w:lang w:val="id-ID"/>
        </w:rPr>
        <w:t xml:space="preserve">Saran yang di sampaikan adalah tradisi budaya </w:t>
      </w:r>
      <w:r w:rsidRPr="00F64A04">
        <w:rPr>
          <w:rFonts w:ascii="Century" w:hAnsi="Century" w:cs="Times New Roman"/>
          <w:i/>
          <w:iCs/>
          <w:sz w:val="24"/>
          <w:szCs w:val="24"/>
          <w:lang w:val="id-ID"/>
        </w:rPr>
        <w:t xml:space="preserve">Mulung </w:t>
      </w:r>
      <w:r w:rsidRPr="00F64A04">
        <w:rPr>
          <w:rFonts w:ascii="Century" w:hAnsi="Century" w:cs="Times New Roman"/>
          <w:sz w:val="24"/>
          <w:szCs w:val="24"/>
          <w:lang w:val="id-ID"/>
        </w:rPr>
        <w:t xml:space="preserve">adalah harus terus diberlakukan oleh sebab sangat bermanfaat untuk merawat kesehatan lingkungan (keseimbangan ekologi) melalui prosesi adatia sehingga masyarakat menjadi ikut memiliki dalam bentuk pengawasan dan berdampak pada peningkatan volume penangkapan nelayan dan pedagang ikan. Sehingga </w:t>
      </w:r>
      <w:r w:rsidR="002429F6" w:rsidRPr="00F64A04">
        <w:rPr>
          <w:rFonts w:ascii="Century" w:hAnsi="Century" w:cs="Times New Roman"/>
          <w:sz w:val="24"/>
          <w:szCs w:val="24"/>
          <w:lang w:val="id-ID"/>
        </w:rPr>
        <w:t xml:space="preserve">diharapkan </w:t>
      </w:r>
      <w:r w:rsidRPr="00F64A04">
        <w:rPr>
          <w:rFonts w:ascii="Century" w:hAnsi="Century" w:cs="Times New Roman"/>
          <w:sz w:val="24"/>
          <w:szCs w:val="24"/>
          <w:lang w:val="id-ID"/>
        </w:rPr>
        <w:t xml:space="preserve">seluruh unsur sosial kemasyarakatan yang berada dalam tatanan adatia Baranusa dan unsur Pemerintah untuk bersinergi </w:t>
      </w:r>
      <w:r w:rsidR="002429F6" w:rsidRPr="00F64A04">
        <w:rPr>
          <w:rFonts w:ascii="Century" w:hAnsi="Century" w:cs="Times New Roman"/>
          <w:sz w:val="24"/>
          <w:szCs w:val="24"/>
          <w:lang w:val="id-ID"/>
        </w:rPr>
        <w:t xml:space="preserve">melaksanaan kegiatan tradisi </w:t>
      </w:r>
      <w:r w:rsidR="002429F6" w:rsidRPr="00F64A04">
        <w:rPr>
          <w:rFonts w:ascii="Century" w:hAnsi="Century" w:cs="Times New Roman"/>
          <w:i/>
          <w:iCs/>
          <w:sz w:val="24"/>
          <w:szCs w:val="24"/>
          <w:lang w:val="id-ID"/>
        </w:rPr>
        <w:t>Mulung</w:t>
      </w:r>
      <w:r w:rsidR="002429F6" w:rsidRPr="00F64A04">
        <w:rPr>
          <w:rFonts w:ascii="Century" w:hAnsi="Century" w:cs="Times New Roman"/>
          <w:sz w:val="24"/>
          <w:szCs w:val="24"/>
          <w:lang w:val="id-ID"/>
        </w:rPr>
        <w:t xml:space="preserve"> secara berkesinambungan.</w:t>
      </w:r>
    </w:p>
    <w:p w14:paraId="573459A8" w14:textId="77777777" w:rsidR="002429F6" w:rsidRPr="00F64A04" w:rsidRDefault="002429F6" w:rsidP="00F64A04">
      <w:pPr>
        <w:spacing w:after="0" w:line="360" w:lineRule="auto"/>
        <w:ind w:firstLine="720"/>
        <w:jc w:val="both"/>
        <w:rPr>
          <w:rFonts w:ascii="Century" w:hAnsi="Century" w:cs="Times New Roman"/>
          <w:sz w:val="24"/>
          <w:szCs w:val="24"/>
          <w:lang w:val="id-ID"/>
        </w:rPr>
      </w:pPr>
    </w:p>
    <w:p w14:paraId="0E9319AA" w14:textId="0E6077E6" w:rsidR="002429F6" w:rsidRPr="00352021" w:rsidRDefault="002429F6" w:rsidP="00F64A04">
      <w:pPr>
        <w:spacing w:after="0" w:line="360" w:lineRule="auto"/>
        <w:jc w:val="both"/>
        <w:rPr>
          <w:rFonts w:ascii="Century" w:hAnsi="Century" w:cs="Times New Roman"/>
          <w:b/>
          <w:bCs/>
          <w:sz w:val="24"/>
          <w:szCs w:val="24"/>
          <w:lang w:val="id-ID"/>
        </w:rPr>
      </w:pPr>
      <w:r w:rsidRPr="00352021">
        <w:rPr>
          <w:rFonts w:ascii="Century" w:hAnsi="Century" w:cs="Times New Roman"/>
          <w:b/>
          <w:bCs/>
          <w:sz w:val="24"/>
          <w:szCs w:val="24"/>
          <w:lang w:val="id-ID"/>
        </w:rPr>
        <w:t>UCAPAN TERIMA KASIH</w:t>
      </w:r>
    </w:p>
    <w:p w14:paraId="25E45B51" w14:textId="6EA6A16A" w:rsidR="002429F6" w:rsidRPr="00F64A04" w:rsidRDefault="002429F6" w:rsidP="00F64A04">
      <w:pPr>
        <w:spacing w:after="0" w:line="360" w:lineRule="auto"/>
        <w:ind w:firstLine="720"/>
        <w:jc w:val="both"/>
        <w:rPr>
          <w:rFonts w:ascii="Century" w:hAnsi="Century" w:cs="Times New Roman"/>
          <w:sz w:val="24"/>
          <w:szCs w:val="24"/>
          <w:lang w:val="id-ID"/>
        </w:rPr>
      </w:pPr>
      <w:r w:rsidRPr="00F64A04">
        <w:rPr>
          <w:rFonts w:ascii="Century" w:hAnsi="Century" w:cs="Times New Roman"/>
          <w:sz w:val="24"/>
          <w:szCs w:val="24"/>
          <w:lang w:val="id-ID"/>
        </w:rPr>
        <w:t xml:space="preserve">Keberhasilan kegiatan Pengabdian kepada Masyarakat (PkM) ini berkat dukungan berbagai pihak, sehingga dalam kesempatan ini tidak lupa kami sampaikan ucapan terima kasih kepada (1) Bapak/Ibu Pengurus Lembaga Adat Rumpun Baranusa; (2) </w:t>
      </w:r>
      <w:r w:rsidR="00151DE4" w:rsidRPr="00F64A04">
        <w:rPr>
          <w:rFonts w:ascii="Century" w:hAnsi="Century" w:cs="Times New Roman"/>
          <w:sz w:val="24"/>
          <w:szCs w:val="24"/>
          <w:lang w:val="id-ID"/>
        </w:rPr>
        <w:t xml:space="preserve">Bapak Desa Baraler, Bapak Desa Blang Merang, Bapak Desa Baranusa, Bapak Desa Illu, Bapak Desa Piringsina; (3) Bapak Camat Pantar Barat; (4) Teman-teman Pengurus remaja Mesjid yang tersebar di 5 Desa pesisir rumpun adat Baranusa; (5) Teman-teman pengurus Karang Taruna di 5 Desa pesisir rumpun adat Baranusa; (6) </w:t>
      </w:r>
      <w:r w:rsidR="00151DE4" w:rsidRPr="00F64A04">
        <w:rPr>
          <w:rFonts w:ascii="Century" w:hAnsi="Century" w:cs="Times New Roman"/>
          <w:i/>
          <w:iCs/>
          <w:sz w:val="24"/>
          <w:szCs w:val="24"/>
          <w:lang w:val="id-ID"/>
        </w:rPr>
        <w:t>World Wide Found</w:t>
      </w:r>
      <w:r w:rsidR="00151DE4" w:rsidRPr="00F64A04">
        <w:rPr>
          <w:rFonts w:ascii="Century" w:hAnsi="Century" w:cs="Times New Roman"/>
          <w:sz w:val="24"/>
          <w:szCs w:val="24"/>
          <w:lang w:val="id-ID"/>
        </w:rPr>
        <w:t xml:space="preserve"> (WWF) </w:t>
      </w:r>
      <w:r w:rsidR="00151DE4" w:rsidRPr="00F64A04">
        <w:rPr>
          <w:rFonts w:ascii="Century" w:hAnsi="Century" w:cs="Times New Roman"/>
          <w:i/>
          <w:iCs/>
          <w:sz w:val="24"/>
          <w:szCs w:val="24"/>
          <w:lang w:val="id-ID"/>
        </w:rPr>
        <w:t>Lesser Sunda</w:t>
      </w:r>
      <w:r w:rsidR="00151DE4" w:rsidRPr="00F64A04">
        <w:rPr>
          <w:rFonts w:ascii="Century" w:hAnsi="Century" w:cs="Times New Roman"/>
          <w:sz w:val="24"/>
          <w:szCs w:val="24"/>
          <w:lang w:val="id-ID"/>
        </w:rPr>
        <w:t>; (7) Teman-teman Program Studi Perikanan, Univ</w:t>
      </w:r>
      <w:r w:rsidR="00616EAD" w:rsidRPr="00F64A04">
        <w:rPr>
          <w:rFonts w:ascii="Century" w:hAnsi="Century" w:cs="Times New Roman"/>
          <w:sz w:val="24"/>
          <w:szCs w:val="24"/>
          <w:lang w:val="id-ID"/>
        </w:rPr>
        <w:t>ersitas</w:t>
      </w:r>
      <w:r w:rsidR="00151DE4" w:rsidRPr="00F64A04">
        <w:rPr>
          <w:rFonts w:ascii="Century" w:hAnsi="Century" w:cs="Times New Roman"/>
          <w:sz w:val="24"/>
          <w:szCs w:val="24"/>
          <w:lang w:val="id-ID"/>
        </w:rPr>
        <w:t xml:space="preserve"> Tribuana Kalabahi. </w:t>
      </w:r>
    </w:p>
    <w:p w14:paraId="6D7A16D7" w14:textId="77777777" w:rsidR="00FB0B3F" w:rsidRDefault="00FB0B3F" w:rsidP="002429F6">
      <w:pPr>
        <w:spacing w:after="0" w:line="360" w:lineRule="auto"/>
        <w:ind w:firstLine="720"/>
        <w:jc w:val="both"/>
        <w:rPr>
          <w:rFonts w:ascii="Times New Roman" w:hAnsi="Times New Roman" w:cs="Times New Roman"/>
          <w:sz w:val="24"/>
          <w:szCs w:val="24"/>
          <w:lang w:val="id-ID"/>
        </w:rPr>
      </w:pPr>
    </w:p>
    <w:p w14:paraId="133F73CB" w14:textId="7A883F79" w:rsidR="00FB0B3F" w:rsidRPr="00CF02DF" w:rsidRDefault="00FB0B3F" w:rsidP="00352021">
      <w:pPr>
        <w:spacing w:after="0" w:line="240" w:lineRule="auto"/>
        <w:jc w:val="both"/>
        <w:rPr>
          <w:rFonts w:ascii="Times New Roman" w:hAnsi="Times New Roman" w:cs="Times New Roman"/>
          <w:b/>
          <w:bCs/>
          <w:sz w:val="24"/>
          <w:szCs w:val="24"/>
          <w:lang w:val="id-ID"/>
        </w:rPr>
      </w:pPr>
      <w:r w:rsidRPr="00CF02DF">
        <w:rPr>
          <w:rFonts w:ascii="Times New Roman" w:hAnsi="Times New Roman" w:cs="Times New Roman"/>
          <w:b/>
          <w:bCs/>
          <w:sz w:val="24"/>
          <w:szCs w:val="24"/>
          <w:lang w:val="id-ID"/>
        </w:rPr>
        <w:t>DAFTAR RUJUKAN</w:t>
      </w:r>
    </w:p>
    <w:p w14:paraId="57F80B3A" w14:textId="61D39D17" w:rsidR="00CF02DF" w:rsidRDefault="00CF02DF" w:rsidP="00352021">
      <w:pPr>
        <w:spacing w:after="0" w:line="240" w:lineRule="auto"/>
        <w:jc w:val="both"/>
        <w:rPr>
          <w:rFonts w:ascii="Times New Roman" w:hAnsi="Times New Roman" w:cs="Times New Roman"/>
          <w:sz w:val="24"/>
          <w:szCs w:val="24"/>
          <w:lang w:val="id-ID"/>
        </w:rPr>
      </w:pPr>
    </w:p>
    <w:p w14:paraId="38482A89" w14:textId="629172CC" w:rsidR="00616EAD" w:rsidRPr="00352021" w:rsidRDefault="00CF02DF" w:rsidP="00352021">
      <w:pPr>
        <w:widowControl w:val="0"/>
        <w:autoSpaceDE w:val="0"/>
        <w:autoSpaceDN w:val="0"/>
        <w:adjustRightInd w:val="0"/>
        <w:spacing w:after="0" w:line="240" w:lineRule="auto"/>
        <w:ind w:left="475" w:hanging="475"/>
        <w:jc w:val="both"/>
        <w:rPr>
          <w:rFonts w:ascii="Century" w:hAnsi="Century" w:cs="Times New Roman"/>
          <w:noProof/>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616EAD" w:rsidRPr="00352021">
        <w:rPr>
          <w:rFonts w:ascii="Century" w:hAnsi="Century" w:cs="Times New Roman"/>
          <w:noProof/>
        </w:rPr>
        <w:t xml:space="preserve">Al Idrus, S. A. J. (2017). Model Strategi Kemitraan pada Lembaga Pendidikan Islam (Studi Kasus di MAN 2 Mataram). </w:t>
      </w:r>
      <w:r w:rsidR="00616EAD" w:rsidRPr="00352021">
        <w:rPr>
          <w:rFonts w:ascii="Century" w:hAnsi="Century" w:cs="Times New Roman"/>
          <w:i/>
          <w:iCs/>
          <w:noProof/>
        </w:rPr>
        <w:t>PALAPA</w:t>
      </w:r>
      <w:r w:rsidR="00616EAD" w:rsidRPr="00352021">
        <w:rPr>
          <w:rFonts w:ascii="Century" w:hAnsi="Century" w:cs="Times New Roman"/>
          <w:noProof/>
        </w:rPr>
        <w:t>. https://doi.org/10.36088/palapa.v5i2.44</w:t>
      </w:r>
    </w:p>
    <w:p w14:paraId="439490BA" w14:textId="0B7137C7"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Aswani, S. (2019). Perspectives in coastal human ecology (CHE) for marine conservation. In </w:t>
      </w:r>
      <w:r w:rsidRPr="00352021">
        <w:rPr>
          <w:rFonts w:ascii="Century" w:hAnsi="Century" w:cs="Times New Roman"/>
          <w:i/>
          <w:iCs/>
          <w:noProof/>
        </w:rPr>
        <w:t>Biological Conservation</w:t>
      </w:r>
      <w:r w:rsidRPr="00352021">
        <w:rPr>
          <w:rFonts w:ascii="Century" w:hAnsi="Century" w:cs="Times New Roman"/>
          <w:noProof/>
        </w:rPr>
        <w:t>. https://doi.org/10.1016/j.biocon.2019.05.047</w:t>
      </w:r>
    </w:p>
    <w:p w14:paraId="358109EF" w14:textId="6430135B"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Bagiastra, I. K. (2013). PERANAN EVALUASI DALAM ANALISIS KEBIJAKAN. </w:t>
      </w:r>
      <w:r w:rsidRPr="00352021">
        <w:rPr>
          <w:rFonts w:ascii="Century" w:hAnsi="Century" w:cs="Times New Roman"/>
          <w:i/>
          <w:iCs/>
          <w:noProof/>
        </w:rPr>
        <w:t>Media Bina Ilmiah</w:t>
      </w:r>
      <w:r w:rsidRPr="00352021">
        <w:rPr>
          <w:rFonts w:ascii="Century" w:hAnsi="Century" w:cs="Times New Roman"/>
          <w:noProof/>
        </w:rPr>
        <w:t>.</w:t>
      </w:r>
    </w:p>
    <w:p w14:paraId="3266F1EA" w14:textId="3B630D88"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Byczek, C., Longaretti, P. Y., Renaud, J., &amp; Lavorel, S. (2018). Benefits of crowd-sourced GPS information for modelling the recreation ecosystem service. </w:t>
      </w:r>
      <w:r w:rsidRPr="00352021">
        <w:rPr>
          <w:rFonts w:ascii="Century" w:hAnsi="Century" w:cs="Times New Roman"/>
          <w:i/>
          <w:iCs/>
          <w:noProof/>
        </w:rPr>
        <w:t>PLoS ONE</w:t>
      </w:r>
      <w:r w:rsidRPr="00352021">
        <w:rPr>
          <w:rFonts w:ascii="Century" w:hAnsi="Century" w:cs="Times New Roman"/>
          <w:noProof/>
        </w:rPr>
        <w:t>. https://doi.org/10.1371/journal.pone.0202645</w:t>
      </w:r>
    </w:p>
    <w:p w14:paraId="325B5A8D" w14:textId="5896AE93"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Costello, M. J., &amp; Chaudhary, C. (2017). Marine Biodiversity, Biogeography, Deep-Sea Gradients, and Conservation. In </w:t>
      </w:r>
      <w:r w:rsidRPr="00352021">
        <w:rPr>
          <w:rFonts w:ascii="Century" w:hAnsi="Century" w:cs="Times New Roman"/>
          <w:i/>
          <w:iCs/>
          <w:noProof/>
        </w:rPr>
        <w:t>Current Biology</w:t>
      </w:r>
      <w:r w:rsidRPr="00352021">
        <w:rPr>
          <w:rFonts w:ascii="Century" w:hAnsi="Century" w:cs="Times New Roman"/>
          <w:noProof/>
        </w:rPr>
        <w:t>. https://doi.org/10.1016/j.cub.2017.04.060</w:t>
      </w:r>
    </w:p>
    <w:p w14:paraId="75ADA411" w14:textId="46A6CC42"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Fish, R., Church, A., &amp; Winter, M. (2016). Conceptualising cultural ecosystem services: A novel framework for research and critical engagement. </w:t>
      </w:r>
      <w:r w:rsidRPr="00352021">
        <w:rPr>
          <w:rFonts w:ascii="Century" w:hAnsi="Century" w:cs="Times New Roman"/>
          <w:i/>
          <w:iCs/>
          <w:noProof/>
        </w:rPr>
        <w:t>Ecosystem Services</w:t>
      </w:r>
      <w:r w:rsidRPr="00352021">
        <w:rPr>
          <w:rFonts w:ascii="Century" w:hAnsi="Century" w:cs="Times New Roman"/>
          <w:noProof/>
        </w:rPr>
        <w:t>. https://doi.org/10.1016/j.ecoser.2016.09.002</w:t>
      </w:r>
    </w:p>
    <w:p w14:paraId="217C2001" w14:textId="25EC2322"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Gómez-Baggethun, E., de Groot, R., Lomas, P. L., &amp; Montes, C. (2010). The history of ecosystem services in economic theory and practice: From early notions to markets and payment schemes. </w:t>
      </w:r>
      <w:r w:rsidRPr="00352021">
        <w:rPr>
          <w:rFonts w:ascii="Century" w:hAnsi="Century" w:cs="Times New Roman"/>
          <w:i/>
          <w:iCs/>
          <w:noProof/>
        </w:rPr>
        <w:t>Ecological Economics</w:t>
      </w:r>
      <w:r w:rsidRPr="00352021">
        <w:rPr>
          <w:rFonts w:ascii="Century" w:hAnsi="Century" w:cs="Times New Roman"/>
          <w:noProof/>
        </w:rPr>
        <w:t>. https://doi.org/10.1016/j.ecolecon.2009.11.007</w:t>
      </w:r>
    </w:p>
    <w:p w14:paraId="31E49BB5" w14:textId="4EE9C657"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Hadi, B. S. (2018). MEMBANGUN ETIKA LINGKUNGAN SEBAGAI BASIS PEMBANGUNAN BERKELANJUTAN. </w:t>
      </w:r>
      <w:r w:rsidRPr="00352021">
        <w:rPr>
          <w:rFonts w:ascii="Century" w:hAnsi="Century" w:cs="Times New Roman"/>
          <w:i/>
          <w:iCs/>
          <w:noProof/>
        </w:rPr>
        <w:t>Geomedia: Majalah Ilmiah Dan Informasi Kegeografian</w:t>
      </w:r>
      <w:r w:rsidRPr="00352021">
        <w:rPr>
          <w:rFonts w:ascii="Century" w:hAnsi="Century" w:cs="Times New Roman"/>
          <w:noProof/>
        </w:rPr>
        <w:t>. https://doi.org/10.21831/gm.v4i2.19010</w:t>
      </w:r>
    </w:p>
    <w:p w14:paraId="2A364453" w14:textId="143C39B5"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Kodrat, D. D. (2019). URGENSI PERUBAHAN POLA PIKIR DALAM MEMBANGUN PENDIDIKAN BERMUTU. </w:t>
      </w:r>
      <w:r w:rsidRPr="00352021">
        <w:rPr>
          <w:rFonts w:ascii="Century" w:hAnsi="Century" w:cs="Times New Roman"/>
          <w:i/>
          <w:iCs/>
          <w:noProof/>
        </w:rPr>
        <w:t>Jurnal Kajian Peradaban Islam</w:t>
      </w:r>
      <w:r w:rsidRPr="00352021">
        <w:rPr>
          <w:rFonts w:ascii="Century" w:hAnsi="Century" w:cs="Times New Roman"/>
          <w:noProof/>
        </w:rPr>
        <w:t>.</w:t>
      </w:r>
    </w:p>
    <w:p w14:paraId="7EE7E842" w14:textId="0A106BF1"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Lü, Y., &amp; Wang, S. (2017). Ecosystem services. In </w:t>
      </w:r>
      <w:r w:rsidRPr="00352021">
        <w:rPr>
          <w:rFonts w:ascii="Century" w:hAnsi="Century" w:cs="Times New Roman"/>
          <w:i/>
          <w:iCs/>
          <w:noProof/>
        </w:rPr>
        <w:t>Springer Geography</w:t>
      </w:r>
      <w:r w:rsidRPr="00352021">
        <w:rPr>
          <w:rFonts w:ascii="Century" w:hAnsi="Century" w:cs="Times New Roman"/>
          <w:noProof/>
        </w:rPr>
        <w:t>. https://doi.org/10.1007/978-981-10-1884-8_19</w:t>
      </w:r>
    </w:p>
    <w:p w14:paraId="21C63074" w14:textId="624E7333"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Parma, H. Jamaluddin Hos, S. (2018). PERUBAHAN POLA PIKIR MASYARAKAT NELAYAN TERHADAP PENDIDIKAN (Studi di Desa Panimbawang Kecamatan </w:t>
      </w:r>
      <w:r w:rsidRPr="00352021">
        <w:rPr>
          <w:rFonts w:ascii="Century" w:hAnsi="Century" w:cs="Times New Roman"/>
          <w:noProof/>
        </w:rPr>
        <w:lastRenderedPageBreak/>
        <w:t xml:space="preserve">Bungku Selatan Kabupaten Morowali). </w:t>
      </w:r>
      <w:r w:rsidRPr="00352021">
        <w:rPr>
          <w:rFonts w:ascii="Century" w:hAnsi="Century" w:cs="Times New Roman"/>
          <w:i/>
          <w:iCs/>
          <w:noProof/>
        </w:rPr>
        <w:t>Neo Societal; Vol. 3; No. 2;</w:t>
      </w:r>
      <w:r w:rsidRPr="00352021">
        <w:rPr>
          <w:rFonts w:ascii="Century" w:hAnsi="Century" w:cs="Times New Roman"/>
          <w:noProof/>
        </w:rPr>
        <w:t xml:space="preserve">, </w:t>
      </w:r>
      <w:r w:rsidRPr="00352021">
        <w:rPr>
          <w:rFonts w:ascii="Century" w:hAnsi="Century" w:cs="Times New Roman"/>
          <w:i/>
          <w:iCs/>
          <w:noProof/>
        </w:rPr>
        <w:t>3</w:t>
      </w:r>
      <w:r w:rsidRPr="00352021">
        <w:rPr>
          <w:rFonts w:ascii="Century" w:hAnsi="Century" w:cs="Times New Roman"/>
          <w:noProof/>
        </w:rPr>
        <w:t>(2), 416–424. https://media.neliti.com/media/publications/246590-perubahan-pola-pikir-masyarakat-nelayan-57ad351f.pdf</w:t>
      </w:r>
    </w:p>
    <w:p w14:paraId="4B3D8B03" w14:textId="6B58EE77"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Plaimo E. P dan Z. Atapada. (2019). PENERAPAN MULUNG, UPAYA MENINGKATAN TARAF HIDUP NELAYAN DAN PEDAGANG. </w:t>
      </w:r>
      <w:r w:rsidRPr="00352021">
        <w:rPr>
          <w:rFonts w:ascii="Century" w:hAnsi="Century" w:cs="Times New Roman"/>
          <w:i/>
          <w:iCs/>
          <w:noProof/>
        </w:rPr>
        <w:t>INA-Rxiv</w:t>
      </w:r>
      <w:r w:rsidRPr="00352021">
        <w:rPr>
          <w:rFonts w:ascii="Century" w:hAnsi="Century" w:cs="Times New Roman"/>
          <w:noProof/>
        </w:rPr>
        <w:t>. https://osf.io/preprints/inarxiv/efm2v/</w:t>
      </w:r>
    </w:p>
    <w:p w14:paraId="130AC6C3" w14:textId="58AC8F5F"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Power, A. G. (2010). Ecosystem services and agriculture: Tradeoffs and synergies. In </w:t>
      </w:r>
      <w:r w:rsidRPr="00352021">
        <w:rPr>
          <w:rFonts w:ascii="Century" w:hAnsi="Century" w:cs="Times New Roman"/>
          <w:i/>
          <w:iCs/>
          <w:noProof/>
        </w:rPr>
        <w:t>Philosophical Transactions of the Royal Society B: Biological Sciences</w:t>
      </w:r>
      <w:r w:rsidRPr="00352021">
        <w:rPr>
          <w:rFonts w:ascii="Century" w:hAnsi="Century" w:cs="Times New Roman"/>
          <w:noProof/>
        </w:rPr>
        <w:t>. https://doi.org/10.1098/rstb.2010.0143</w:t>
      </w:r>
    </w:p>
    <w:p w14:paraId="1F77E40F" w14:textId="183F5F01"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Pungetti, G. (2012). Islands, culture, landscape and seascape. </w:t>
      </w:r>
      <w:r w:rsidRPr="00352021">
        <w:rPr>
          <w:rFonts w:ascii="Century" w:hAnsi="Century" w:cs="Times New Roman"/>
          <w:i/>
          <w:iCs/>
          <w:noProof/>
        </w:rPr>
        <w:t>Journal of Marine and Island Cultures</w:t>
      </w:r>
      <w:r w:rsidRPr="00352021">
        <w:rPr>
          <w:rFonts w:ascii="Century" w:hAnsi="Century" w:cs="Times New Roman"/>
          <w:noProof/>
        </w:rPr>
        <w:t>. https://doi.org/10.1016/j.imic.2012.11.007</w:t>
      </w:r>
    </w:p>
    <w:p w14:paraId="5574D649" w14:textId="5289FD5C"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Stacey, N., Steenbergen, D. J., Clifton, J., &amp; Acciaioli, G. (2018). </w:t>
      </w:r>
      <w:r w:rsidRPr="00352021">
        <w:rPr>
          <w:rFonts w:ascii="Century" w:hAnsi="Century" w:cs="Times New Roman"/>
          <w:i/>
          <w:iCs/>
          <w:noProof/>
        </w:rPr>
        <w:t>Understanding Social Wellbeing and Values of Small-Scale Fisheries amongst the Sama-Bajau of Archipelagic Southeast Asia</w:t>
      </w:r>
      <w:r w:rsidRPr="00352021">
        <w:rPr>
          <w:rFonts w:ascii="Century" w:hAnsi="Century" w:cs="Times New Roman"/>
          <w:noProof/>
        </w:rPr>
        <w:t>. https://doi.org/10.1007/978-3-319-60750-4_5</w:t>
      </w:r>
    </w:p>
    <w:p w14:paraId="7E4D8941" w14:textId="2B2F34DD"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Tew, E. R., Simmons, B. I., &amp; Sutherland, W. J. (2019). Quantifying cultural ecosystem services: Disentangling the effects of management from landscape features. </w:t>
      </w:r>
      <w:r w:rsidRPr="00352021">
        <w:rPr>
          <w:rFonts w:ascii="Century" w:hAnsi="Century" w:cs="Times New Roman"/>
          <w:i/>
          <w:iCs/>
          <w:noProof/>
        </w:rPr>
        <w:t>People and Nature</w:t>
      </w:r>
      <w:r w:rsidRPr="00352021">
        <w:rPr>
          <w:rFonts w:ascii="Century" w:hAnsi="Century" w:cs="Times New Roman"/>
          <w:noProof/>
        </w:rPr>
        <w:t>. https://doi.org/10.1002/pan3.14</w:t>
      </w:r>
    </w:p>
    <w:p w14:paraId="7F97818A" w14:textId="62952EFB"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 xml:space="preserve">Weitzman, J. (2019). Applying the ecosystem services concept to aquaculture: A review of approaches, definitions, and uses. In </w:t>
      </w:r>
      <w:r w:rsidRPr="00352021">
        <w:rPr>
          <w:rFonts w:ascii="Century" w:hAnsi="Century" w:cs="Times New Roman"/>
          <w:i/>
          <w:iCs/>
          <w:noProof/>
        </w:rPr>
        <w:t>Ecosystem Services</w:t>
      </w:r>
      <w:r w:rsidRPr="00352021">
        <w:rPr>
          <w:rFonts w:ascii="Century" w:hAnsi="Century" w:cs="Times New Roman"/>
          <w:noProof/>
        </w:rPr>
        <w:t>. https://doi.org/10.1016/j.ecoser.2018.12.009</w:t>
      </w:r>
    </w:p>
    <w:p w14:paraId="612ABCFB" w14:textId="3AE0FDEF" w:rsidR="00616EAD" w:rsidRPr="00352021" w:rsidRDefault="00616EAD" w:rsidP="00352021">
      <w:pPr>
        <w:widowControl w:val="0"/>
        <w:autoSpaceDE w:val="0"/>
        <w:autoSpaceDN w:val="0"/>
        <w:adjustRightInd w:val="0"/>
        <w:spacing w:after="0" w:line="240" w:lineRule="auto"/>
        <w:ind w:left="475" w:hanging="475"/>
        <w:jc w:val="both"/>
        <w:rPr>
          <w:rFonts w:ascii="Century" w:hAnsi="Century" w:cs="Times New Roman"/>
          <w:noProof/>
        </w:rPr>
      </w:pPr>
      <w:r w:rsidRPr="00352021">
        <w:rPr>
          <w:rFonts w:ascii="Century" w:hAnsi="Century" w:cs="Times New Roman"/>
          <w:noProof/>
        </w:rPr>
        <w:t>Winfield, I. J. (2019). Social wellbeing and the values of small</w:t>
      </w:r>
      <w:r w:rsidRPr="00352021">
        <w:rPr>
          <w:rFonts w:ascii="Times New Roman" w:hAnsi="Times New Roman" w:cs="Times New Roman"/>
          <w:noProof/>
        </w:rPr>
        <w:t>‐</w:t>
      </w:r>
      <w:r w:rsidRPr="00352021">
        <w:rPr>
          <w:rFonts w:ascii="Century" w:hAnsi="Century" w:cs="Times New Roman"/>
          <w:noProof/>
        </w:rPr>
        <w:t xml:space="preserve">scale fisheries. </w:t>
      </w:r>
      <w:r w:rsidRPr="00352021">
        <w:rPr>
          <w:rFonts w:ascii="Century" w:hAnsi="Century" w:cs="Times New Roman"/>
          <w:i/>
          <w:iCs/>
          <w:noProof/>
        </w:rPr>
        <w:t>Journal of Fish Biology</w:t>
      </w:r>
      <w:r w:rsidRPr="00352021">
        <w:rPr>
          <w:rFonts w:ascii="Century" w:hAnsi="Century" w:cs="Times New Roman"/>
          <w:noProof/>
        </w:rPr>
        <w:t>. https://doi.org/10.1111/jfb.14132</w:t>
      </w:r>
    </w:p>
    <w:p w14:paraId="60D3F9E2" w14:textId="2075AD90" w:rsidR="00616EAD" w:rsidRPr="00352021" w:rsidRDefault="00616EAD" w:rsidP="00352021">
      <w:pPr>
        <w:widowControl w:val="0"/>
        <w:autoSpaceDE w:val="0"/>
        <w:autoSpaceDN w:val="0"/>
        <w:adjustRightInd w:val="0"/>
        <w:spacing w:after="0" w:line="240" w:lineRule="auto"/>
        <w:ind w:left="475" w:hanging="475"/>
        <w:rPr>
          <w:rFonts w:ascii="Century" w:hAnsi="Century" w:cs="Times New Roman"/>
          <w:noProof/>
        </w:rPr>
      </w:pPr>
    </w:p>
    <w:p w14:paraId="36D34882" w14:textId="27F47C3C" w:rsidR="00616EAD" w:rsidRPr="00616EAD" w:rsidRDefault="00616EAD" w:rsidP="00352021">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E3E6036" w14:textId="0E158120" w:rsidR="00CF02DF" w:rsidRDefault="00CF02DF" w:rsidP="00352021">
      <w:pPr>
        <w:widowControl w:val="0"/>
        <w:autoSpaceDE w:val="0"/>
        <w:autoSpaceDN w:val="0"/>
        <w:adjustRightInd w:val="0"/>
        <w:spacing w:after="0" w:line="240" w:lineRule="auto"/>
        <w:ind w:left="480" w:hanging="480"/>
        <w:rPr>
          <w:rFonts w:ascii="Century" w:hAnsi="Century" w:cs="Times New Roman"/>
          <w:b/>
          <w:bCs/>
          <w:sz w:val="24"/>
          <w:szCs w:val="24"/>
          <w:lang w:val="id-ID"/>
        </w:rPr>
      </w:pPr>
      <w:r>
        <w:rPr>
          <w:rFonts w:ascii="Times New Roman" w:hAnsi="Times New Roman" w:cs="Times New Roman"/>
          <w:sz w:val="24"/>
          <w:szCs w:val="24"/>
          <w:lang w:val="id-ID"/>
        </w:rPr>
        <w:fldChar w:fldCharType="end"/>
      </w:r>
      <w:r w:rsidR="00101479" w:rsidRPr="00101479">
        <w:rPr>
          <w:rFonts w:ascii="Century" w:hAnsi="Century" w:cs="Times New Roman"/>
          <w:b/>
          <w:bCs/>
          <w:sz w:val="24"/>
          <w:szCs w:val="24"/>
          <w:lang w:val="id-ID"/>
        </w:rPr>
        <w:t>Dokumentasi Kegiatan</w:t>
      </w:r>
      <w:r w:rsidR="0029716B" w:rsidRPr="00101479">
        <w:rPr>
          <w:rFonts w:ascii="Century" w:hAnsi="Century" w:cs="Times New Roman"/>
          <w:b/>
          <w:bCs/>
          <w:sz w:val="24"/>
          <w:szCs w:val="24"/>
          <w:lang w:val="id-ID"/>
        </w:rPr>
        <w:t xml:space="preserve"> </w:t>
      </w:r>
    </w:p>
    <w:p w14:paraId="6A0763BE" w14:textId="388A55ED" w:rsidR="00101479" w:rsidRDefault="00101479" w:rsidP="00352021">
      <w:pPr>
        <w:widowControl w:val="0"/>
        <w:autoSpaceDE w:val="0"/>
        <w:autoSpaceDN w:val="0"/>
        <w:adjustRightInd w:val="0"/>
        <w:spacing w:after="0" w:line="240" w:lineRule="auto"/>
        <w:ind w:left="480" w:hanging="480"/>
        <w:rPr>
          <w:rFonts w:ascii="Century" w:hAnsi="Century" w:cs="Times New Roman"/>
          <w:b/>
          <w:bCs/>
          <w:sz w:val="24"/>
          <w:szCs w:val="24"/>
          <w:lang w:val="id-ID"/>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tblGrid>
      <w:tr w:rsidR="00101479" w14:paraId="21023EB3" w14:textId="77777777" w:rsidTr="00246B6C">
        <w:trPr>
          <w:trHeight w:val="530"/>
        </w:trPr>
        <w:tc>
          <w:tcPr>
            <w:tcW w:w="7650" w:type="dxa"/>
          </w:tcPr>
          <w:p w14:paraId="3C60C3BE" w14:textId="0BB3EF77" w:rsidR="00101479" w:rsidRDefault="00101479" w:rsidP="00352021">
            <w:pPr>
              <w:widowControl w:val="0"/>
              <w:autoSpaceDE w:val="0"/>
              <w:autoSpaceDN w:val="0"/>
              <w:adjustRightInd w:val="0"/>
              <w:rPr>
                <w:rFonts w:ascii="Century" w:hAnsi="Century" w:cs="Times New Roman"/>
                <w:b/>
                <w:bCs/>
                <w:sz w:val="24"/>
                <w:szCs w:val="24"/>
                <w:lang w:val="id-ID"/>
              </w:rPr>
            </w:pPr>
            <w:r>
              <w:rPr>
                <w:noProof/>
              </w:rPr>
              <w:drawing>
                <wp:anchor distT="0" distB="0" distL="114300" distR="114300" simplePos="0" relativeHeight="251663360" behindDoc="0" locked="0" layoutInCell="1" allowOverlap="1" wp14:anchorId="10F65F3B" wp14:editId="3F7C14A6">
                  <wp:simplePos x="0" y="0"/>
                  <wp:positionH relativeFrom="margin">
                    <wp:posOffset>-1905</wp:posOffset>
                  </wp:positionH>
                  <wp:positionV relativeFrom="paragraph">
                    <wp:posOffset>13335</wp:posOffset>
                  </wp:positionV>
                  <wp:extent cx="4743450" cy="3114675"/>
                  <wp:effectExtent l="0" t="0" r="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43450" cy="3114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CEABCB" w14:textId="73A162EF" w:rsidR="00101479" w:rsidRDefault="00101479" w:rsidP="00352021">
            <w:pPr>
              <w:widowControl w:val="0"/>
              <w:autoSpaceDE w:val="0"/>
              <w:autoSpaceDN w:val="0"/>
              <w:adjustRightInd w:val="0"/>
              <w:rPr>
                <w:rFonts w:ascii="Century" w:hAnsi="Century" w:cs="Times New Roman"/>
                <w:b/>
                <w:bCs/>
                <w:sz w:val="24"/>
                <w:szCs w:val="24"/>
                <w:lang w:val="id-ID"/>
              </w:rPr>
            </w:pPr>
          </w:p>
          <w:p w14:paraId="115D6303" w14:textId="46AC2B0D" w:rsidR="00101479" w:rsidRDefault="00101479" w:rsidP="00352021">
            <w:pPr>
              <w:widowControl w:val="0"/>
              <w:autoSpaceDE w:val="0"/>
              <w:autoSpaceDN w:val="0"/>
              <w:adjustRightInd w:val="0"/>
              <w:rPr>
                <w:rFonts w:ascii="Century" w:hAnsi="Century" w:cs="Times New Roman"/>
                <w:b/>
                <w:bCs/>
                <w:sz w:val="24"/>
                <w:szCs w:val="24"/>
                <w:lang w:val="id-ID"/>
              </w:rPr>
            </w:pPr>
          </w:p>
          <w:p w14:paraId="55FC7E11" w14:textId="77777777" w:rsidR="00101479" w:rsidRDefault="00101479" w:rsidP="00352021">
            <w:pPr>
              <w:widowControl w:val="0"/>
              <w:autoSpaceDE w:val="0"/>
              <w:autoSpaceDN w:val="0"/>
              <w:adjustRightInd w:val="0"/>
              <w:rPr>
                <w:rFonts w:ascii="Century" w:hAnsi="Century" w:cs="Times New Roman"/>
                <w:b/>
                <w:bCs/>
                <w:sz w:val="24"/>
                <w:szCs w:val="24"/>
                <w:lang w:val="id-ID"/>
              </w:rPr>
            </w:pPr>
          </w:p>
          <w:p w14:paraId="6F611F8F" w14:textId="77777777" w:rsidR="00101479" w:rsidRDefault="00101479" w:rsidP="00352021">
            <w:pPr>
              <w:widowControl w:val="0"/>
              <w:autoSpaceDE w:val="0"/>
              <w:autoSpaceDN w:val="0"/>
              <w:adjustRightInd w:val="0"/>
              <w:rPr>
                <w:rFonts w:ascii="Century" w:hAnsi="Century" w:cs="Times New Roman"/>
                <w:b/>
                <w:bCs/>
                <w:sz w:val="24"/>
                <w:szCs w:val="24"/>
                <w:lang w:val="id-ID"/>
              </w:rPr>
            </w:pPr>
          </w:p>
          <w:p w14:paraId="59E2045D" w14:textId="77777777" w:rsidR="00101479" w:rsidRDefault="00101479" w:rsidP="00352021">
            <w:pPr>
              <w:widowControl w:val="0"/>
              <w:autoSpaceDE w:val="0"/>
              <w:autoSpaceDN w:val="0"/>
              <w:adjustRightInd w:val="0"/>
              <w:rPr>
                <w:rFonts w:ascii="Century" w:hAnsi="Century" w:cs="Times New Roman"/>
                <w:b/>
                <w:bCs/>
                <w:sz w:val="24"/>
                <w:szCs w:val="24"/>
                <w:lang w:val="id-ID"/>
              </w:rPr>
            </w:pPr>
          </w:p>
          <w:p w14:paraId="5B18DE09" w14:textId="77777777" w:rsidR="00101479" w:rsidRDefault="00101479" w:rsidP="00352021">
            <w:pPr>
              <w:widowControl w:val="0"/>
              <w:autoSpaceDE w:val="0"/>
              <w:autoSpaceDN w:val="0"/>
              <w:adjustRightInd w:val="0"/>
              <w:rPr>
                <w:rFonts w:ascii="Century" w:hAnsi="Century" w:cs="Times New Roman"/>
                <w:b/>
                <w:bCs/>
                <w:sz w:val="24"/>
                <w:szCs w:val="24"/>
                <w:lang w:val="id-ID"/>
              </w:rPr>
            </w:pPr>
          </w:p>
          <w:p w14:paraId="0FB0936A" w14:textId="77777777" w:rsidR="00101479" w:rsidRDefault="00101479" w:rsidP="00352021">
            <w:pPr>
              <w:widowControl w:val="0"/>
              <w:autoSpaceDE w:val="0"/>
              <w:autoSpaceDN w:val="0"/>
              <w:adjustRightInd w:val="0"/>
              <w:rPr>
                <w:rFonts w:ascii="Century" w:hAnsi="Century" w:cs="Times New Roman"/>
                <w:b/>
                <w:bCs/>
                <w:sz w:val="24"/>
                <w:szCs w:val="24"/>
                <w:lang w:val="id-ID"/>
              </w:rPr>
            </w:pPr>
          </w:p>
          <w:p w14:paraId="109A81AB" w14:textId="77777777" w:rsidR="00101479" w:rsidRDefault="00101479" w:rsidP="00352021">
            <w:pPr>
              <w:widowControl w:val="0"/>
              <w:autoSpaceDE w:val="0"/>
              <w:autoSpaceDN w:val="0"/>
              <w:adjustRightInd w:val="0"/>
              <w:rPr>
                <w:rFonts w:ascii="Century" w:hAnsi="Century" w:cs="Times New Roman"/>
                <w:b/>
                <w:bCs/>
                <w:sz w:val="24"/>
                <w:szCs w:val="24"/>
                <w:lang w:val="id-ID"/>
              </w:rPr>
            </w:pPr>
          </w:p>
          <w:p w14:paraId="00A67E00" w14:textId="77777777" w:rsidR="00101479" w:rsidRDefault="00101479" w:rsidP="00352021">
            <w:pPr>
              <w:widowControl w:val="0"/>
              <w:autoSpaceDE w:val="0"/>
              <w:autoSpaceDN w:val="0"/>
              <w:adjustRightInd w:val="0"/>
              <w:rPr>
                <w:rFonts w:ascii="Century" w:hAnsi="Century" w:cs="Times New Roman"/>
                <w:b/>
                <w:bCs/>
                <w:sz w:val="24"/>
                <w:szCs w:val="24"/>
                <w:lang w:val="id-ID"/>
              </w:rPr>
            </w:pPr>
          </w:p>
          <w:p w14:paraId="4265FF79" w14:textId="77777777" w:rsidR="00101479" w:rsidRDefault="00101479" w:rsidP="00352021">
            <w:pPr>
              <w:widowControl w:val="0"/>
              <w:autoSpaceDE w:val="0"/>
              <w:autoSpaceDN w:val="0"/>
              <w:adjustRightInd w:val="0"/>
              <w:rPr>
                <w:rFonts w:ascii="Century" w:hAnsi="Century" w:cs="Times New Roman"/>
                <w:b/>
                <w:bCs/>
                <w:sz w:val="24"/>
                <w:szCs w:val="24"/>
                <w:lang w:val="id-ID"/>
              </w:rPr>
            </w:pPr>
          </w:p>
          <w:p w14:paraId="414FBF80" w14:textId="73C0AC68" w:rsidR="00101479" w:rsidRDefault="00101479" w:rsidP="00352021">
            <w:pPr>
              <w:widowControl w:val="0"/>
              <w:autoSpaceDE w:val="0"/>
              <w:autoSpaceDN w:val="0"/>
              <w:adjustRightInd w:val="0"/>
              <w:rPr>
                <w:rFonts w:ascii="Century" w:hAnsi="Century" w:cs="Times New Roman"/>
                <w:b/>
                <w:bCs/>
                <w:sz w:val="24"/>
                <w:szCs w:val="24"/>
                <w:lang w:val="id-ID"/>
              </w:rPr>
            </w:pPr>
          </w:p>
          <w:p w14:paraId="41A302EC" w14:textId="6CBF508B" w:rsidR="00101479" w:rsidRDefault="00101479" w:rsidP="00352021">
            <w:pPr>
              <w:widowControl w:val="0"/>
              <w:autoSpaceDE w:val="0"/>
              <w:autoSpaceDN w:val="0"/>
              <w:adjustRightInd w:val="0"/>
              <w:rPr>
                <w:rFonts w:ascii="Century" w:hAnsi="Century" w:cs="Times New Roman"/>
                <w:b/>
                <w:bCs/>
                <w:sz w:val="24"/>
                <w:szCs w:val="24"/>
                <w:lang w:val="id-ID"/>
              </w:rPr>
            </w:pPr>
          </w:p>
          <w:p w14:paraId="0281E8AC" w14:textId="4CC7D1D8" w:rsidR="00101479" w:rsidRDefault="00101479" w:rsidP="00352021">
            <w:pPr>
              <w:widowControl w:val="0"/>
              <w:autoSpaceDE w:val="0"/>
              <w:autoSpaceDN w:val="0"/>
              <w:adjustRightInd w:val="0"/>
              <w:rPr>
                <w:rFonts w:ascii="Century" w:hAnsi="Century" w:cs="Times New Roman"/>
                <w:b/>
                <w:bCs/>
                <w:sz w:val="24"/>
                <w:szCs w:val="24"/>
                <w:lang w:val="id-ID"/>
              </w:rPr>
            </w:pPr>
          </w:p>
          <w:p w14:paraId="28CA30A0" w14:textId="716C4849" w:rsidR="00101479" w:rsidRDefault="00101479" w:rsidP="00352021">
            <w:pPr>
              <w:widowControl w:val="0"/>
              <w:autoSpaceDE w:val="0"/>
              <w:autoSpaceDN w:val="0"/>
              <w:adjustRightInd w:val="0"/>
              <w:rPr>
                <w:rFonts w:ascii="Century" w:hAnsi="Century" w:cs="Times New Roman"/>
                <w:b/>
                <w:bCs/>
                <w:sz w:val="24"/>
                <w:szCs w:val="24"/>
                <w:lang w:val="id-ID"/>
              </w:rPr>
            </w:pPr>
          </w:p>
          <w:p w14:paraId="621E05C3" w14:textId="34D003C0" w:rsidR="00101479" w:rsidRDefault="00101479" w:rsidP="00352021">
            <w:pPr>
              <w:widowControl w:val="0"/>
              <w:autoSpaceDE w:val="0"/>
              <w:autoSpaceDN w:val="0"/>
              <w:adjustRightInd w:val="0"/>
              <w:rPr>
                <w:rFonts w:ascii="Century" w:hAnsi="Century" w:cs="Times New Roman"/>
                <w:b/>
                <w:bCs/>
                <w:sz w:val="24"/>
                <w:szCs w:val="24"/>
                <w:lang w:val="id-ID"/>
              </w:rPr>
            </w:pPr>
          </w:p>
          <w:p w14:paraId="2B2CA488" w14:textId="77777777" w:rsidR="00101479" w:rsidRDefault="00101479" w:rsidP="00352021">
            <w:pPr>
              <w:widowControl w:val="0"/>
              <w:autoSpaceDE w:val="0"/>
              <w:autoSpaceDN w:val="0"/>
              <w:adjustRightInd w:val="0"/>
              <w:rPr>
                <w:rFonts w:ascii="Century" w:hAnsi="Century" w:cs="Times New Roman"/>
                <w:b/>
                <w:bCs/>
                <w:sz w:val="24"/>
                <w:szCs w:val="24"/>
                <w:lang w:val="id-ID"/>
              </w:rPr>
            </w:pPr>
          </w:p>
          <w:p w14:paraId="0DC6DC68" w14:textId="55BEF7C9" w:rsidR="00101479" w:rsidRPr="00E61573" w:rsidRDefault="00101479" w:rsidP="00E61573">
            <w:pPr>
              <w:widowControl w:val="0"/>
              <w:autoSpaceDE w:val="0"/>
              <w:autoSpaceDN w:val="0"/>
              <w:adjustRightInd w:val="0"/>
              <w:ind w:left="1155" w:hanging="1170"/>
              <w:rPr>
                <w:rFonts w:ascii="Century" w:hAnsi="Century" w:cs="Times New Roman"/>
                <w:lang w:val="id-ID"/>
              </w:rPr>
            </w:pPr>
            <w:r w:rsidRPr="00E61573">
              <w:rPr>
                <w:rFonts w:ascii="Century" w:hAnsi="Century" w:cs="Times New Roman"/>
                <w:lang w:val="id-ID"/>
              </w:rPr>
              <w:t xml:space="preserve">Gambar 1. Kawasan konservasi perairan dalam tradisi budaya Mulung sejak </w:t>
            </w:r>
            <w:r w:rsidR="00E61573" w:rsidRPr="00E61573">
              <w:rPr>
                <w:rFonts w:ascii="Century" w:hAnsi="Century" w:cs="Times New Roman"/>
                <w:lang w:val="id-ID"/>
              </w:rPr>
              <w:t>masa Kerajaan Baranusa</w:t>
            </w:r>
            <w:r w:rsidR="00E61573">
              <w:rPr>
                <w:rFonts w:ascii="Century" w:hAnsi="Century" w:cs="Times New Roman"/>
                <w:lang w:val="id-ID"/>
              </w:rPr>
              <w:t>.</w:t>
            </w:r>
          </w:p>
        </w:tc>
      </w:tr>
      <w:tr w:rsidR="00101479" w14:paraId="2EC835EB" w14:textId="77777777" w:rsidTr="00246B6C">
        <w:trPr>
          <w:trHeight w:val="4310"/>
        </w:trPr>
        <w:tc>
          <w:tcPr>
            <w:tcW w:w="7650" w:type="dxa"/>
          </w:tcPr>
          <w:p w14:paraId="6F19C094" w14:textId="76868F2B" w:rsidR="00101479" w:rsidRDefault="00E61573" w:rsidP="00352021">
            <w:pPr>
              <w:widowControl w:val="0"/>
              <w:autoSpaceDE w:val="0"/>
              <w:autoSpaceDN w:val="0"/>
              <w:adjustRightInd w:val="0"/>
              <w:rPr>
                <w:rFonts w:ascii="Century" w:hAnsi="Century" w:cs="Times New Roman"/>
                <w:b/>
                <w:bCs/>
                <w:sz w:val="24"/>
                <w:szCs w:val="24"/>
                <w:lang w:val="id-ID"/>
              </w:rPr>
            </w:pPr>
            <w:r>
              <w:rPr>
                <w:noProof/>
              </w:rPr>
              <w:lastRenderedPageBreak/>
              <w:drawing>
                <wp:anchor distT="0" distB="0" distL="114300" distR="114300" simplePos="0" relativeHeight="251664384" behindDoc="0" locked="0" layoutInCell="1" allowOverlap="1" wp14:anchorId="619D42B2" wp14:editId="5DD81C92">
                  <wp:simplePos x="0" y="0"/>
                  <wp:positionH relativeFrom="column">
                    <wp:posOffset>-1905</wp:posOffset>
                  </wp:positionH>
                  <wp:positionV relativeFrom="paragraph">
                    <wp:posOffset>31750</wp:posOffset>
                  </wp:positionV>
                  <wp:extent cx="4705350" cy="2676525"/>
                  <wp:effectExtent l="0" t="0" r="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05350" cy="2676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6BAE31" w14:textId="291A71A5" w:rsidR="00E61573" w:rsidRDefault="00E61573" w:rsidP="00352021">
            <w:pPr>
              <w:widowControl w:val="0"/>
              <w:autoSpaceDE w:val="0"/>
              <w:autoSpaceDN w:val="0"/>
              <w:adjustRightInd w:val="0"/>
              <w:rPr>
                <w:rFonts w:ascii="Century" w:hAnsi="Century" w:cs="Times New Roman"/>
                <w:b/>
                <w:bCs/>
                <w:sz w:val="24"/>
                <w:szCs w:val="24"/>
                <w:lang w:val="id-ID"/>
              </w:rPr>
            </w:pPr>
          </w:p>
          <w:p w14:paraId="554DA397" w14:textId="689C0614" w:rsidR="00E61573" w:rsidRDefault="00E61573" w:rsidP="00352021">
            <w:pPr>
              <w:widowControl w:val="0"/>
              <w:autoSpaceDE w:val="0"/>
              <w:autoSpaceDN w:val="0"/>
              <w:adjustRightInd w:val="0"/>
              <w:rPr>
                <w:rFonts w:ascii="Century" w:hAnsi="Century" w:cs="Times New Roman"/>
                <w:b/>
                <w:bCs/>
                <w:sz w:val="24"/>
                <w:szCs w:val="24"/>
                <w:lang w:val="id-ID"/>
              </w:rPr>
            </w:pPr>
          </w:p>
          <w:p w14:paraId="2719014F" w14:textId="77777777" w:rsidR="00E61573" w:rsidRDefault="00E61573" w:rsidP="00352021">
            <w:pPr>
              <w:widowControl w:val="0"/>
              <w:autoSpaceDE w:val="0"/>
              <w:autoSpaceDN w:val="0"/>
              <w:adjustRightInd w:val="0"/>
              <w:rPr>
                <w:rFonts w:ascii="Century" w:hAnsi="Century" w:cs="Times New Roman"/>
                <w:b/>
                <w:bCs/>
                <w:sz w:val="24"/>
                <w:szCs w:val="24"/>
                <w:lang w:val="id-ID"/>
              </w:rPr>
            </w:pPr>
          </w:p>
          <w:p w14:paraId="7F4895F9" w14:textId="77777777" w:rsidR="00E61573" w:rsidRDefault="00E61573" w:rsidP="00352021">
            <w:pPr>
              <w:widowControl w:val="0"/>
              <w:autoSpaceDE w:val="0"/>
              <w:autoSpaceDN w:val="0"/>
              <w:adjustRightInd w:val="0"/>
              <w:rPr>
                <w:rFonts w:ascii="Century" w:hAnsi="Century" w:cs="Times New Roman"/>
                <w:b/>
                <w:bCs/>
                <w:sz w:val="24"/>
                <w:szCs w:val="24"/>
                <w:lang w:val="id-ID"/>
              </w:rPr>
            </w:pPr>
          </w:p>
          <w:p w14:paraId="24231F64" w14:textId="77777777" w:rsidR="00E61573" w:rsidRDefault="00E61573" w:rsidP="00352021">
            <w:pPr>
              <w:widowControl w:val="0"/>
              <w:autoSpaceDE w:val="0"/>
              <w:autoSpaceDN w:val="0"/>
              <w:adjustRightInd w:val="0"/>
              <w:rPr>
                <w:rFonts w:ascii="Century" w:hAnsi="Century" w:cs="Times New Roman"/>
                <w:b/>
                <w:bCs/>
                <w:sz w:val="24"/>
                <w:szCs w:val="24"/>
                <w:lang w:val="id-ID"/>
              </w:rPr>
            </w:pPr>
          </w:p>
          <w:p w14:paraId="7EF83703" w14:textId="77777777" w:rsidR="00E61573" w:rsidRDefault="00E61573" w:rsidP="00352021">
            <w:pPr>
              <w:widowControl w:val="0"/>
              <w:autoSpaceDE w:val="0"/>
              <w:autoSpaceDN w:val="0"/>
              <w:adjustRightInd w:val="0"/>
              <w:rPr>
                <w:rFonts w:ascii="Century" w:hAnsi="Century" w:cs="Times New Roman"/>
                <w:b/>
                <w:bCs/>
                <w:sz w:val="24"/>
                <w:szCs w:val="24"/>
                <w:lang w:val="id-ID"/>
              </w:rPr>
            </w:pPr>
          </w:p>
          <w:p w14:paraId="690F3F0B" w14:textId="77777777" w:rsidR="00E61573" w:rsidRDefault="00E61573" w:rsidP="00352021">
            <w:pPr>
              <w:widowControl w:val="0"/>
              <w:autoSpaceDE w:val="0"/>
              <w:autoSpaceDN w:val="0"/>
              <w:adjustRightInd w:val="0"/>
              <w:rPr>
                <w:rFonts w:ascii="Century" w:hAnsi="Century" w:cs="Times New Roman"/>
                <w:b/>
                <w:bCs/>
                <w:sz w:val="24"/>
                <w:szCs w:val="24"/>
                <w:lang w:val="id-ID"/>
              </w:rPr>
            </w:pPr>
          </w:p>
          <w:p w14:paraId="5716CE48" w14:textId="77777777" w:rsidR="00E61573" w:rsidRDefault="00E61573" w:rsidP="00352021">
            <w:pPr>
              <w:widowControl w:val="0"/>
              <w:autoSpaceDE w:val="0"/>
              <w:autoSpaceDN w:val="0"/>
              <w:adjustRightInd w:val="0"/>
              <w:rPr>
                <w:rFonts w:ascii="Century" w:hAnsi="Century" w:cs="Times New Roman"/>
                <w:b/>
                <w:bCs/>
                <w:sz w:val="24"/>
                <w:szCs w:val="24"/>
                <w:lang w:val="id-ID"/>
              </w:rPr>
            </w:pPr>
          </w:p>
          <w:p w14:paraId="60630180" w14:textId="77777777" w:rsidR="00E61573" w:rsidRDefault="00E61573" w:rsidP="00352021">
            <w:pPr>
              <w:widowControl w:val="0"/>
              <w:autoSpaceDE w:val="0"/>
              <w:autoSpaceDN w:val="0"/>
              <w:adjustRightInd w:val="0"/>
              <w:rPr>
                <w:rFonts w:ascii="Century" w:hAnsi="Century" w:cs="Times New Roman"/>
                <w:b/>
                <w:bCs/>
                <w:sz w:val="24"/>
                <w:szCs w:val="24"/>
                <w:lang w:val="id-ID"/>
              </w:rPr>
            </w:pPr>
          </w:p>
          <w:p w14:paraId="4087312D" w14:textId="77777777" w:rsidR="00E61573" w:rsidRDefault="00E61573" w:rsidP="00352021">
            <w:pPr>
              <w:widowControl w:val="0"/>
              <w:autoSpaceDE w:val="0"/>
              <w:autoSpaceDN w:val="0"/>
              <w:adjustRightInd w:val="0"/>
              <w:rPr>
                <w:rFonts w:ascii="Century" w:hAnsi="Century" w:cs="Times New Roman"/>
                <w:b/>
                <w:bCs/>
                <w:sz w:val="24"/>
                <w:szCs w:val="24"/>
                <w:lang w:val="id-ID"/>
              </w:rPr>
            </w:pPr>
          </w:p>
          <w:p w14:paraId="617C5AF6" w14:textId="77777777" w:rsidR="00E61573" w:rsidRDefault="00E61573" w:rsidP="00352021">
            <w:pPr>
              <w:widowControl w:val="0"/>
              <w:autoSpaceDE w:val="0"/>
              <w:autoSpaceDN w:val="0"/>
              <w:adjustRightInd w:val="0"/>
              <w:rPr>
                <w:rFonts w:ascii="Century" w:hAnsi="Century" w:cs="Times New Roman"/>
                <w:b/>
                <w:bCs/>
                <w:sz w:val="24"/>
                <w:szCs w:val="24"/>
                <w:lang w:val="id-ID"/>
              </w:rPr>
            </w:pPr>
          </w:p>
          <w:p w14:paraId="604E1ACA" w14:textId="77777777" w:rsidR="00E61573" w:rsidRDefault="00E61573" w:rsidP="00352021">
            <w:pPr>
              <w:widowControl w:val="0"/>
              <w:autoSpaceDE w:val="0"/>
              <w:autoSpaceDN w:val="0"/>
              <w:adjustRightInd w:val="0"/>
              <w:rPr>
                <w:rFonts w:ascii="Century" w:hAnsi="Century" w:cs="Times New Roman"/>
                <w:b/>
                <w:bCs/>
                <w:sz w:val="24"/>
                <w:szCs w:val="24"/>
                <w:lang w:val="id-ID"/>
              </w:rPr>
            </w:pPr>
          </w:p>
          <w:p w14:paraId="6E2C265A" w14:textId="7ABA835A" w:rsidR="00E61573" w:rsidRDefault="00E61573" w:rsidP="00352021">
            <w:pPr>
              <w:widowControl w:val="0"/>
              <w:autoSpaceDE w:val="0"/>
              <w:autoSpaceDN w:val="0"/>
              <w:adjustRightInd w:val="0"/>
              <w:rPr>
                <w:rFonts w:ascii="Century" w:hAnsi="Century" w:cs="Times New Roman"/>
                <w:b/>
                <w:bCs/>
                <w:sz w:val="24"/>
                <w:szCs w:val="24"/>
                <w:lang w:val="id-ID"/>
              </w:rPr>
            </w:pPr>
          </w:p>
        </w:tc>
      </w:tr>
      <w:tr w:rsidR="00101479" w14:paraId="32FC37F2" w14:textId="77777777" w:rsidTr="00246B6C">
        <w:tc>
          <w:tcPr>
            <w:tcW w:w="7650" w:type="dxa"/>
          </w:tcPr>
          <w:p w14:paraId="51C94F83" w14:textId="453CF3A5" w:rsidR="00101479" w:rsidRPr="00E61573" w:rsidRDefault="00E61573" w:rsidP="00E61573">
            <w:pPr>
              <w:widowControl w:val="0"/>
              <w:autoSpaceDE w:val="0"/>
              <w:autoSpaceDN w:val="0"/>
              <w:adjustRightInd w:val="0"/>
              <w:ind w:left="1245" w:hanging="1245"/>
              <w:jc w:val="both"/>
              <w:rPr>
                <w:rFonts w:ascii="Century" w:hAnsi="Century" w:cs="Times New Roman"/>
                <w:lang w:val="id-ID"/>
              </w:rPr>
            </w:pPr>
            <w:r w:rsidRPr="00E61573">
              <w:rPr>
                <w:rFonts w:ascii="Century" w:hAnsi="Century" w:cs="Times New Roman"/>
                <w:lang w:val="id-ID"/>
              </w:rPr>
              <w:t xml:space="preserve">Gambar 2. Membangun komunikasi bersama Pemerintah Kecamatan Pantar Barat, Lima Pemerintah Desa dan Lembaga adat rumpun Baranusa dalam rangka persiapan kegiatan PkM </w:t>
            </w:r>
          </w:p>
        </w:tc>
      </w:tr>
      <w:tr w:rsidR="00101479" w14:paraId="0B1CBF5C" w14:textId="77777777" w:rsidTr="00246B6C">
        <w:trPr>
          <w:trHeight w:val="4850"/>
        </w:trPr>
        <w:tc>
          <w:tcPr>
            <w:tcW w:w="7650" w:type="dxa"/>
          </w:tcPr>
          <w:p w14:paraId="74EE2DC5" w14:textId="4E331A00" w:rsidR="00101479" w:rsidRDefault="00FB5439" w:rsidP="00352021">
            <w:pPr>
              <w:widowControl w:val="0"/>
              <w:autoSpaceDE w:val="0"/>
              <w:autoSpaceDN w:val="0"/>
              <w:adjustRightInd w:val="0"/>
              <w:rPr>
                <w:rFonts w:ascii="Century" w:hAnsi="Century" w:cs="Times New Roman"/>
                <w:b/>
                <w:bCs/>
                <w:sz w:val="24"/>
                <w:szCs w:val="24"/>
                <w:lang w:val="id-ID"/>
              </w:rPr>
            </w:pPr>
            <w:r>
              <w:rPr>
                <w:noProof/>
              </w:rPr>
              <w:drawing>
                <wp:anchor distT="0" distB="0" distL="114300" distR="114300" simplePos="0" relativeHeight="251665408" behindDoc="0" locked="0" layoutInCell="1" allowOverlap="1" wp14:anchorId="2E56EC67" wp14:editId="1F917E42">
                  <wp:simplePos x="0" y="0"/>
                  <wp:positionH relativeFrom="column">
                    <wp:posOffset>-68580</wp:posOffset>
                  </wp:positionH>
                  <wp:positionV relativeFrom="paragraph">
                    <wp:posOffset>64770</wp:posOffset>
                  </wp:positionV>
                  <wp:extent cx="4819650" cy="29527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1965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2CFAA" w14:textId="387B472F" w:rsidR="00FB5439" w:rsidRDefault="00FB5439" w:rsidP="00352021">
            <w:pPr>
              <w:widowControl w:val="0"/>
              <w:autoSpaceDE w:val="0"/>
              <w:autoSpaceDN w:val="0"/>
              <w:adjustRightInd w:val="0"/>
              <w:rPr>
                <w:rFonts w:ascii="Century" w:hAnsi="Century" w:cs="Times New Roman"/>
                <w:b/>
                <w:bCs/>
                <w:sz w:val="24"/>
                <w:szCs w:val="24"/>
                <w:lang w:val="id-ID"/>
              </w:rPr>
            </w:pPr>
          </w:p>
          <w:p w14:paraId="58C0429C" w14:textId="6CD1F865" w:rsidR="00FB5439" w:rsidRDefault="00FB5439" w:rsidP="00352021">
            <w:pPr>
              <w:widowControl w:val="0"/>
              <w:autoSpaceDE w:val="0"/>
              <w:autoSpaceDN w:val="0"/>
              <w:adjustRightInd w:val="0"/>
              <w:rPr>
                <w:rFonts w:ascii="Century" w:hAnsi="Century" w:cs="Times New Roman"/>
                <w:b/>
                <w:bCs/>
                <w:sz w:val="24"/>
                <w:szCs w:val="24"/>
                <w:lang w:val="id-ID"/>
              </w:rPr>
            </w:pPr>
          </w:p>
          <w:p w14:paraId="34EC9EC3" w14:textId="77777777" w:rsidR="00FB5439" w:rsidRDefault="00FB5439" w:rsidP="00352021">
            <w:pPr>
              <w:widowControl w:val="0"/>
              <w:autoSpaceDE w:val="0"/>
              <w:autoSpaceDN w:val="0"/>
              <w:adjustRightInd w:val="0"/>
              <w:rPr>
                <w:rFonts w:ascii="Century" w:hAnsi="Century" w:cs="Times New Roman"/>
                <w:b/>
                <w:bCs/>
                <w:sz w:val="24"/>
                <w:szCs w:val="24"/>
                <w:lang w:val="id-ID"/>
              </w:rPr>
            </w:pPr>
          </w:p>
          <w:p w14:paraId="59CB6E66" w14:textId="77777777" w:rsidR="00FB5439" w:rsidRDefault="00FB5439" w:rsidP="00352021">
            <w:pPr>
              <w:widowControl w:val="0"/>
              <w:autoSpaceDE w:val="0"/>
              <w:autoSpaceDN w:val="0"/>
              <w:adjustRightInd w:val="0"/>
              <w:rPr>
                <w:rFonts w:ascii="Century" w:hAnsi="Century" w:cs="Times New Roman"/>
                <w:b/>
                <w:bCs/>
                <w:sz w:val="24"/>
                <w:szCs w:val="24"/>
                <w:lang w:val="id-ID"/>
              </w:rPr>
            </w:pPr>
          </w:p>
          <w:p w14:paraId="64295D73" w14:textId="77777777" w:rsidR="00FB5439" w:rsidRDefault="00FB5439" w:rsidP="00352021">
            <w:pPr>
              <w:widowControl w:val="0"/>
              <w:autoSpaceDE w:val="0"/>
              <w:autoSpaceDN w:val="0"/>
              <w:adjustRightInd w:val="0"/>
              <w:rPr>
                <w:rFonts w:ascii="Century" w:hAnsi="Century" w:cs="Times New Roman"/>
                <w:b/>
                <w:bCs/>
                <w:sz w:val="24"/>
                <w:szCs w:val="24"/>
                <w:lang w:val="id-ID"/>
              </w:rPr>
            </w:pPr>
          </w:p>
          <w:p w14:paraId="7E221BC1" w14:textId="77777777" w:rsidR="00FB5439" w:rsidRDefault="00FB5439" w:rsidP="00352021">
            <w:pPr>
              <w:widowControl w:val="0"/>
              <w:autoSpaceDE w:val="0"/>
              <w:autoSpaceDN w:val="0"/>
              <w:adjustRightInd w:val="0"/>
              <w:rPr>
                <w:rFonts w:ascii="Century" w:hAnsi="Century" w:cs="Times New Roman"/>
                <w:b/>
                <w:bCs/>
                <w:sz w:val="24"/>
                <w:szCs w:val="24"/>
                <w:lang w:val="id-ID"/>
              </w:rPr>
            </w:pPr>
          </w:p>
          <w:p w14:paraId="0F87935D" w14:textId="77777777" w:rsidR="00FB5439" w:rsidRDefault="00FB5439" w:rsidP="00352021">
            <w:pPr>
              <w:widowControl w:val="0"/>
              <w:autoSpaceDE w:val="0"/>
              <w:autoSpaceDN w:val="0"/>
              <w:adjustRightInd w:val="0"/>
              <w:rPr>
                <w:rFonts w:ascii="Century" w:hAnsi="Century" w:cs="Times New Roman"/>
                <w:b/>
                <w:bCs/>
                <w:sz w:val="24"/>
                <w:szCs w:val="24"/>
                <w:lang w:val="id-ID"/>
              </w:rPr>
            </w:pPr>
          </w:p>
          <w:p w14:paraId="5F20304D" w14:textId="77777777" w:rsidR="00FB5439" w:rsidRDefault="00FB5439" w:rsidP="00352021">
            <w:pPr>
              <w:widowControl w:val="0"/>
              <w:autoSpaceDE w:val="0"/>
              <w:autoSpaceDN w:val="0"/>
              <w:adjustRightInd w:val="0"/>
              <w:rPr>
                <w:rFonts w:ascii="Century" w:hAnsi="Century" w:cs="Times New Roman"/>
                <w:b/>
                <w:bCs/>
                <w:sz w:val="24"/>
                <w:szCs w:val="24"/>
                <w:lang w:val="id-ID"/>
              </w:rPr>
            </w:pPr>
          </w:p>
          <w:p w14:paraId="58E4FC67" w14:textId="77777777" w:rsidR="00FB5439" w:rsidRDefault="00FB5439" w:rsidP="00352021">
            <w:pPr>
              <w:widowControl w:val="0"/>
              <w:autoSpaceDE w:val="0"/>
              <w:autoSpaceDN w:val="0"/>
              <w:adjustRightInd w:val="0"/>
              <w:rPr>
                <w:rFonts w:ascii="Century" w:hAnsi="Century" w:cs="Times New Roman"/>
                <w:b/>
                <w:bCs/>
                <w:sz w:val="24"/>
                <w:szCs w:val="24"/>
                <w:lang w:val="id-ID"/>
              </w:rPr>
            </w:pPr>
          </w:p>
          <w:p w14:paraId="047F1CDC" w14:textId="77777777" w:rsidR="00FB5439" w:rsidRDefault="00FB5439" w:rsidP="00352021">
            <w:pPr>
              <w:widowControl w:val="0"/>
              <w:autoSpaceDE w:val="0"/>
              <w:autoSpaceDN w:val="0"/>
              <w:adjustRightInd w:val="0"/>
              <w:rPr>
                <w:rFonts w:ascii="Century" w:hAnsi="Century" w:cs="Times New Roman"/>
                <w:b/>
                <w:bCs/>
                <w:sz w:val="24"/>
                <w:szCs w:val="24"/>
                <w:lang w:val="id-ID"/>
              </w:rPr>
            </w:pPr>
          </w:p>
          <w:p w14:paraId="0662EC29" w14:textId="77777777" w:rsidR="00FB5439" w:rsidRDefault="00FB5439" w:rsidP="00352021">
            <w:pPr>
              <w:widowControl w:val="0"/>
              <w:autoSpaceDE w:val="0"/>
              <w:autoSpaceDN w:val="0"/>
              <w:adjustRightInd w:val="0"/>
              <w:rPr>
                <w:rFonts w:ascii="Century" w:hAnsi="Century" w:cs="Times New Roman"/>
                <w:b/>
                <w:bCs/>
                <w:sz w:val="24"/>
                <w:szCs w:val="24"/>
                <w:lang w:val="id-ID"/>
              </w:rPr>
            </w:pPr>
          </w:p>
          <w:p w14:paraId="5D244F98" w14:textId="77777777" w:rsidR="00FB5439" w:rsidRDefault="00FB5439" w:rsidP="00352021">
            <w:pPr>
              <w:widowControl w:val="0"/>
              <w:autoSpaceDE w:val="0"/>
              <w:autoSpaceDN w:val="0"/>
              <w:adjustRightInd w:val="0"/>
              <w:rPr>
                <w:rFonts w:ascii="Century" w:hAnsi="Century" w:cs="Times New Roman"/>
                <w:b/>
                <w:bCs/>
                <w:sz w:val="24"/>
                <w:szCs w:val="24"/>
                <w:lang w:val="id-ID"/>
              </w:rPr>
            </w:pPr>
          </w:p>
          <w:p w14:paraId="268F9D83" w14:textId="77777777" w:rsidR="00FB5439" w:rsidRDefault="00FB5439" w:rsidP="00352021">
            <w:pPr>
              <w:widowControl w:val="0"/>
              <w:autoSpaceDE w:val="0"/>
              <w:autoSpaceDN w:val="0"/>
              <w:adjustRightInd w:val="0"/>
              <w:rPr>
                <w:rFonts w:ascii="Century" w:hAnsi="Century" w:cs="Times New Roman"/>
                <w:b/>
                <w:bCs/>
                <w:sz w:val="24"/>
                <w:szCs w:val="24"/>
                <w:lang w:val="id-ID"/>
              </w:rPr>
            </w:pPr>
          </w:p>
          <w:p w14:paraId="10FB1336" w14:textId="550E7447" w:rsidR="00FB5439" w:rsidRDefault="00FB5439" w:rsidP="00352021">
            <w:pPr>
              <w:widowControl w:val="0"/>
              <w:autoSpaceDE w:val="0"/>
              <w:autoSpaceDN w:val="0"/>
              <w:adjustRightInd w:val="0"/>
              <w:rPr>
                <w:rFonts w:ascii="Century" w:hAnsi="Century" w:cs="Times New Roman"/>
                <w:b/>
                <w:bCs/>
                <w:sz w:val="24"/>
                <w:szCs w:val="24"/>
                <w:lang w:val="id-ID"/>
              </w:rPr>
            </w:pPr>
          </w:p>
        </w:tc>
        <w:bookmarkStart w:id="0" w:name="_GoBack"/>
        <w:bookmarkEnd w:id="0"/>
      </w:tr>
      <w:tr w:rsidR="00E61573" w14:paraId="776B31A8" w14:textId="77777777" w:rsidTr="00246B6C">
        <w:tc>
          <w:tcPr>
            <w:tcW w:w="7650" w:type="dxa"/>
          </w:tcPr>
          <w:p w14:paraId="2EAB29B1" w14:textId="638847E6" w:rsidR="00E61573" w:rsidRPr="00E22AAF" w:rsidRDefault="00FB5439" w:rsidP="00FB5439">
            <w:pPr>
              <w:widowControl w:val="0"/>
              <w:autoSpaceDE w:val="0"/>
              <w:autoSpaceDN w:val="0"/>
              <w:adjustRightInd w:val="0"/>
              <w:ind w:left="1155" w:hanging="1155"/>
              <w:jc w:val="both"/>
              <w:rPr>
                <w:rFonts w:ascii="Century" w:hAnsi="Century" w:cs="Times New Roman"/>
                <w:lang w:val="id-ID"/>
              </w:rPr>
            </w:pPr>
            <w:r w:rsidRPr="00FB5439">
              <w:rPr>
                <w:rFonts w:ascii="Century" w:hAnsi="Century" w:cs="Times New Roman"/>
                <w:lang w:val="id-ID"/>
              </w:rPr>
              <w:t xml:space="preserve">Gambar 3. </w:t>
            </w:r>
            <w:r>
              <w:rPr>
                <w:rFonts w:ascii="Century" w:hAnsi="Century" w:cs="Times New Roman"/>
                <w:lang w:val="id-ID"/>
              </w:rPr>
              <w:t xml:space="preserve">Bpk. Samsudin Laara, sebagai Sekertaris Lembaga Adat Rumpun Baranusa (Lembaga yang memiliki otortitas penuh dalam penyelenggaraan kegiatan adatia di wilayah adatia rumpun Baranusa) sedang menyampaikan pendapat tentang keberlanjtan tradisi budya </w:t>
            </w:r>
            <w:r w:rsidRPr="00FB5439">
              <w:rPr>
                <w:rFonts w:ascii="Century" w:hAnsi="Century" w:cs="Times New Roman"/>
                <w:i/>
                <w:iCs/>
                <w:lang w:val="id-ID"/>
              </w:rPr>
              <w:t>Mulung</w:t>
            </w:r>
            <w:r w:rsidR="00E22AAF">
              <w:rPr>
                <w:rFonts w:ascii="Century" w:hAnsi="Century" w:cs="Times New Roman"/>
                <w:i/>
                <w:iCs/>
                <w:lang w:val="id-ID"/>
              </w:rPr>
              <w:t xml:space="preserve"> </w:t>
            </w:r>
            <w:r w:rsidR="00E22AAF">
              <w:rPr>
                <w:rFonts w:ascii="Century" w:hAnsi="Century" w:cs="Times New Roman"/>
                <w:lang w:val="id-ID"/>
              </w:rPr>
              <w:t xml:space="preserve">pada saat kegiatan </w:t>
            </w:r>
            <w:r w:rsidR="00246B6C">
              <w:rPr>
                <w:rFonts w:ascii="Century" w:hAnsi="Century" w:cs="Times New Roman"/>
                <w:lang w:val="id-ID"/>
              </w:rPr>
              <w:t xml:space="preserve">PkM </w:t>
            </w:r>
            <w:r w:rsidR="00E22AAF">
              <w:rPr>
                <w:rFonts w:ascii="Century" w:hAnsi="Century" w:cs="Times New Roman"/>
                <w:lang w:val="id-ID"/>
              </w:rPr>
              <w:t>berlangsung</w:t>
            </w:r>
            <w:r w:rsidR="00246B6C">
              <w:rPr>
                <w:rFonts w:ascii="Century" w:hAnsi="Century" w:cs="Times New Roman"/>
                <w:lang w:val="id-ID"/>
              </w:rPr>
              <w:t>.</w:t>
            </w:r>
          </w:p>
        </w:tc>
      </w:tr>
    </w:tbl>
    <w:p w14:paraId="32721007" w14:textId="77777777" w:rsidR="00101479" w:rsidRDefault="00101479" w:rsidP="00352021">
      <w:pPr>
        <w:widowControl w:val="0"/>
        <w:autoSpaceDE w:val="0"/>
        <w:autoSpaceDN w:val="0"/>
        <w:adjustRightInd w:val="0"/>
        <w:spacing w:after="0" w:line="240" w:lineRule="auto"/>
        <w:ind w:left="480" w:hanging="480"/>
        <w:rPr>
          <w:rFonts w:ascii="Century" w:hAnsi="Century" w:cs="Times New Roman"/>
          <w:b/>
          <w:bCs/>
          <w:sz w:val="24"/>
          <w:szCs w:val="24"/>
          <w:lang w:val="id-ID"/>
        </w:rPr>
      </w:pPr>
    </w:p>
    <w:p w14:paraId="06D70515" w14:textId="77777777" w:rsidR="00101479" w:rsidRDefault="00101479" w:rsidP="00352021">
      <w:pPr>
        <w:widowControl w:val="0"/>
        <w:autoSpaceDE w:val="0"/>
        <w:autoSpaceDN w:val="0"/>
        <w:adjustRightInd w:val="0"/>
        <w:spacing w:after="0" w:line="240" w:lineRule="auto"/>
        <w:ind w:left="480" w:hanging="480"/>
        <w:rPr>
          <w:rFonts w:ascii="Century" w:hAnsi="Century" w:cs="Times New Roman"/>
          <w:b/>
          <w:bCs/>
          <w:sz w:val="24"/>
          <w:szCs w:val="24"/>
          <w:lang w:val="id-ID"/>
        </w:rPr>
      </w:pPr>
    </w:p>
    <w:p w14:paraId="4E22F69C" w14:textId="01EAA46A" w:rsidR="00101479" w:rsidRDefault="00101479" w:rsidP="00352021">
      <w:pPr>
        <w:widowControl w:val="0"/>
        <w:autoSpaceDE w:val="0"/>
        <w:autoSpaceDN w:val="0"/>
        <w:adjustRightInd w:val="0"/>
        <w:spacing w:after="0" w:line="240" w:lineRule="auto"/>
        <w:ind w:left="480" w:hanging="480"/>
        <w:rPr>
          <w:rFonts w:ascii="Century" w:hAnsi="Century" w:cs="Times New Roman"/>
          <w:b/>
          <w:bCs/>
          <w:sz w:val="24"/>
          <w:szCs w:val="24"/>
          <w:lang w:val="id-ID"/>
        </w:rPr>
      </w:pPr>
    </w:p>
    <w:sectPr w:rsidR="001014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A7237" w14:textId="77777777" w:rsidR="000C7564" w:rsidRDefault="000C7564" w:rsidP="00FB5439">
      <w:pPr>
        <w:spacing w:after="0" w:line="240" w:lineRule="auto"/>
      </w:pPr>
      <w:r>
        <w:separator/>
      </w:r>
    </w:p>
  </w:endnote>
  <w:endnote w:type="continuationSeparator" w:id="0">
    <w:p w14:paraId="62E0C386" w14:textId="77777777" w:rsidR="000C7564" w:rsidRDefault="000C7564" w:rsidP="00FB5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4F6702" w14:textId="77777777" w:rsidR="000C7564" w:rsidRDefault="000C7564" w:rsidP="00FB5439">
      <w:pPr>
        <w:spacing w:after="0" w:line="240" w:lineRule="auto"/>
      </w:pPr>
      <w:r>
        <w:separator/>
      </w:r>
    </w:p>
  </w:footnote>
  <w:footnote w:type="continuationSeparator" w:id="0">
    <w:p w14:paraId="6B322ADC" w14:textId="77777777" w:rsidR="000C7564" w:rsidRDefault="000C7564" w:rsidP="00FB54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37266E"/>
    <w:multiLevelType w:val="hybridMultilevel"/>
    <w:tmpl w:val="A03C9016"/>
    <w:lvl w:ilvl="0" w:tplc="33BAEFCA">
      <w:start w:val="1"/>
      <w:numFmt w:val="lowerLetter"/>
      <w:lvlText w:val="(%1)"/>
      <w:lvlJc w:val="left"/>
      <w:pPr>
        <w:ind w:left="6750" w:hanging="459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18D678E6"/>
    <w:multiLevelType w:val="hybridMultilevel"/>
    <w:tmpl w:val="398ACB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D700ED"/>
    <w:multiLevelType w:val="hybridMultilevel"/>
    <w:tmpl w:val="D8C0F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0269CE"/>
    <w:multiLevelType w:val="hybridMultilevel"/>
    <w:tmpl w:val="F6E2FE8A"/>
    <w:lvl w:ilvl="0" w:tplc="ADE0E3CE">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437"/>
    <w:rsid w:val="00006A06"/>
    <w:rsid w:val="00050FEF"/>
    <w:rsid w:val="000B3437"/>
    <w:rsid w:val="000C7564"/>
    <w:rsid w:val="00101479"/>
    <w:rsid w:val="00151DE4"/>
    <w:rsid w:val="00152CBE"/>
    <w:rsid w:val="001B7B75"/>
    <w:rsid w:val="001D0A76"/>
    <w:rsid w:val="001D40F6"/>
    <w:rsid w:val="001E388D"/>
    <w:rsid w:val="00201E4A"/>
    <w:rsid w:val="00223B61"/>
    <w:rsid w:val="002429F6"/>
    <w:rsid w:val="00246B6C"/>
    <w:rsid w:val="00264A10"/>
    <w:rsid w:val="0029716B"/>
    <w:rsid w:val="002A64F5"/>
    <w:rsid w:val="002D1FCC"/>
    <w:rsid w:val="002E6AAE"/>
    <w:rsid w:val="002E6AC4"/>
    <w:rsid w:val="00304032"/>
    <w:rsid w:val="00326A01"/>
    <w:rsid w:val="00352021"/>
    <w:rsid w:val="00367331"/>
    <w:rsid w:val="00397CD9"/>
    <w:rsid w:val="003B7378"/>
    <w:rsid w:val="0041616E"/>
    <w:rsid w:val="004262A4"/>
    <w:rsid w:val="0049027F"/>
    <w:rsid w:val="004B1226"/>
    <w:rsid w:val="004B536E"/>
    <w:rsid w:val="005222BF"/>
    <w:rsid w:val="0052657C"/>
    <w:rsid w:val="00561591"/>
    <w:rsid w:val="005B2438"/>
    <w:rsid w:val="005E1D1F"/>
    <w:rsid w:val="0060110C"/>
    <w:rsid w:val="00616EAD"/>
    <w:rsid w:val="00647572"/>
    <w:rsid w:val="006B03A9"/>
    <w:rsid w:val="006E2490"/>
    <w:rsid w:val="006E32FD"/>
    <w:rsid w:val="00845CB6"/>
    <w:rsid w:val="0086179A"/>
    <w:rsid w:val="008841D4"/>
    <w:rsid w:val="00893A4E"/>
    <w:rsid w:val="008973AF"/>
    <w:rsid w:val="0092314F"/>
    <w:rsid w:val="00944BA6"/>
    <w:rsid w:val="00944C44"/>
    <w:rsid w:val="0098070E"/>
    <w:rsid w:val="009E01F8"/>
    <w:rsid w:val="00A821A3"/>
    <w:rsid w:val="00AB1C36"/>
    <w:rsid w:val="00AE2234"/>
    <w:rsid w:val="00B26009"/>
    <w:rsid w:val="00B4769D"/>
    <w:rsid w:val="00B65CA9"/>
    <w:rsid w:val="00BD4A96"/>
    <w:rsid w:val="00BD5905"/>
    <w:rsid w:val="00C56E47"/>
    <w:rsid w:val="00CC6EE2"/>
    <w:rsid w:val="00CF02DF"/>
    <w:rsid w:val="00D11DCD"/>
    <w:rsid w:val="00D54C19"/>
    <w:rsid w:val="00D6253B"/>
    <w:rsid w:val="00E00079"/>
    <w:rsid w:val="00E22AAF"/>
    <w:rsid w:val="00E57696"/>
    <w:rsid w:val="00E61573"/>
    <w:rsid w:val="00F4168C"/>
    <w:rsid w:val="00F64A04"/>
    <w:rsid w:val="00FB0B3F"/>
    <w:rsid w:val="00FB5439"/>
    <w:rsid w:val="00FB5EF8"/>
    <w:rsid w:val="00FD0D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C522B"/>
  <w15:chartTrackingRefBased/>
  <w15:docId w15:val="{24F2AD87-C541-4471-9D02-1F25CF58B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21A3"/>
    <w:pPr>
      <w:ind w:left="720"/>
      <w:contextualSpacing/>
    </w:pPr>
  </w:style>
  <w:style w:type="character" w:styleId="Hyperlink">
    <w:name w:val="Hyperlink"/>
    <w:basedOn w:val="DefaultParagraphFont"/>
    <w:uiPriority w:val="99"/>
    <w:unhideWhenUsed/>
    <w:rsid w:val="004262A4"/>
    <w:rPr>
      <w:color w:val="0563C1" w:themeColor="hyperlink"/>
      <w:u w:val="single"/>
    </w:rPr>
  </w:style>
  <w:style w:type="character" w:styleId="UnresolvedMention">
    <w:name w:val="Unresolved Mention"/>
    <w:basedOn w:val="DefaultParagraphFont"/>
    <w:uiPriority w:val="99"/>
    <w:semiHidden/>
    <w:unhideWhenUsed/>
    <w:rsid w:val="004262A4"/>
    <w:rPr>
      <w:color w:val="605E5C"/>
      <w:shd w:val="clear" w:color="auto" w:fill="E1DFDD"/>
    </w:rPr>
  </w:style>
  <w:style w:type="table" w:styleId="TableGrid">
    <w:name w:val="Table Grid"/>
    <w:basedOn w:val="TableNormal"/>
    <w:uiPriority w:val="39"/>
    <w:rsid w:val="001014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B54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5439"/>
  </w:style>
  <w:style w:type="paragraph" w:styleId="Footer">
    <w:name w:val="footer"/>
    <w:basedOn w:val="Normal"/>
    <w:link w:val="FooterChar"/>
    <w:uiPriority w:val="99"/>
    <w:unhideWhenUsed/>
    <w:rsid w:val="00FB54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54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iplaimo@untribkalabahi.ac.id" TargetMode="External"/><Relationship Id="rId13" Type="http://schemas.openxmlformats.org/officeDocument/2006/relationships/image" Target="media/image4.jpeg"/><Relationship Id="rId18" Type="http://schemas.openxmlformats.org/officeDocument/2006/relationships/image" Target="media/image8.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imanuelwabang@untribkalabahi.ac.i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65EE8-4930-45F5-9579-9A0795D79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1</TotalTime>
  <Pages>12</Pages>
  <Words>12361</Words>
  <Characters>70460</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us Edison Plaimo</dc:creator>
  <cp:keywords/>
  <dc:description/>
  <cp:lastModifiedBy>Paulus Edison Plaimo</cp:lastModifiedBy>
  <cp:revision>22</cp:revision>
  <dcterms:created xsi:type="dcterms:W3CDTF">2020-03-27T15:40:00Z</dcterms:created>
  <dcterms:modified xsi:type="dcterms:W3CDTF">2020-04-01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8a47eb-9b75-38bf-a915-725fa1437380</vt:lpwstr>
  </property>
  <property fmtid="{D5CDD505-2E9C-101B-9397-08002B2CF9AE}" pid="24" name="Mendeley Citation Style_1">
    <vt:lpwstr>http://www.zotero.org/styles/apa</vt:lpwstr>
  </property>
</Properties>
</file>